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jc w:val="center"/>
        <w:tblLook w:val="04A0" w:firstRow="1" w:lastRow="0" w:firstColumn="1" w:lastColumn="0" w:noHBand="0" w:noVBand="1"/>
      </w:tblPr>
      <w:tblGrid>
        <w:gridCol w:w="9006"/>
      </w:tblGrid>
      <w:tr w:rsidR="0060170D" w14:paraId="1B073E46" w14:textId="77777777" w:rsidTr="0060170D">
        <w:trPr>
          <w:trHeight w:val="12863"/>
          <w:jc w:val="center"/>
        </w:trPr>
        <w:tc>
          <w:tcPr>
            <w:tcW w:w="9006" w:type="dxa"/>
          </w:tcPr>
          <w:p w14:paraId="7974EA9F" w14:textId="77777777" w:rsidR="0060170D" w:rsidRPr="00091DF1" w:rsidRDefault="0060170D" w:rsidP="0060170D">
            <w:pPr>
              <w:spacing w:line="360" w:lineRule="auto"/>
              <w:jc w:val="center"/>
              <w:rPr>
                <w:sz w:val="28"/>
                <w:szCs w:val="28"/>
              </w:rPr>
            </w:pPr>
            <w:bookmarkStart w:id="0" w:name="_Hlk48234997"/>
            <w:bookmarkStart w:id="1" w:name="_Toc366065612"/>
            <w:bookmarkStart w:id="2" w:name="_Toc368309792"/>
            <w:bookmarkStart w:id="3" w:name="_Toc368381319"/>
            <w:bookmarkStart w:id="4" w:name="_Toc368386146"/>
            <w:bookmarkStart w:id="5" w:name="_Toc368388145"/>
            <w:bookmarkEnd w:id="0"/>
            <w:r>
              <w:rPr>
                <w:b/>
                <w:sz w:val="28"/>
                <w:szCs w:val="28"/>
              </w:rPr>
              <w:t>HỌC VIỆN VTC ACADEMY</w:t>
            </w:r>
          </w:p>
          <w:p w14:paraId="1559C1D0" w14:textId="77777777" w:rsidR="0060170D" w:rsidRPr="00091DF1" w:rsidRDefault="0060170D" w:rsidP="0060170D">
            <w:pPr>
              <w:spacing w:line="360" w:lineRule="auto"/>
              <w:jc w:val="center"/>
              <w:rPr>
                <w:b/>
                <w:sz w:val="32"/>
                <w:szCs w:val="32"/>
              </w:rPr>
            </w:pPr>
            <w:r>
              <w:rPr>
                <w:b/>
                <w:sz w:val="32"/>
                <w:szCs w:val="32"/>
              </w:rPr>
              <w:t>HỌC VIỆN VTC ACADEMY - HCM</w:t>
            </w:r>
          </w:p>
          <w:p w14:paraId="2F6CF958" w14:textId="77777777" w:rsidR="0060170D" w:rsidRDefault="0060170D" w:rsidP="0060170D">
            <w:pPr>
              <w:spacing w:line="276" w:lineRule="auto"/>
              <w:jc w:val="center"/>
              <w:rPr>
                <w:sz w:val="28"/>
                <w:szCs w:val="28"/>
              </w:rPr>
            </w:pPr>
            <w:r w:rsidRPr="00091DF1">
              <w:rPr>
                <w:sz w:val="28"/>
                <w:szCs w:val="28"/>
              </w:rPr>
              <w:t xml:space="preserve"> </w:t>
            </w:r>
            <w:r>
              <w:rPr>
                <w:noProof/>
              </w:rPr>
              <w:drawing>
                <wp:inline distT="0" distB="0" distL="0" distR="0" wp14:anchorId="20E891D5" wp14:editId="152F5AEB">
                  <wp:extent cx="2788920" cy="8385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88920" cy="838582"/>
                          </a:xfrm>
                          <a:prstGeom prst="rect">
                            <a:avLst/>
                          </a:prstGeom>
                        </pic:spPr>
                      </pic:pic>
                    </a:graphicData>
                  </a:graphic>
                </wp:inline>
              </w:drawing>
            </w:r>
          </w:p>
          <w:p w14:paraId="02A661F7" w14:textId="77777777" w:rsidR="0060170D" w:rsidRDefault="0060170D" w:rsidP="0060170D">
            <w:pPr>
              <w:spacing w:line="276" w:lineRule="auto"/>
              <w:jc w:val="center"/>
              <w:rPr>
                <w:b/>
                <w:sz w:val="32"/>
                <w:szCs w:val="32"/>
              </w:rPr>
            </w:pPr>
          </w:p>
          <w:p w14:paraId="4408EEA9" w14:textId="77777777" w:rsidR="0060170D" w:rsidRPr="00091DF1" w:rsidRDefault="0060170D" w:rsidP="0060170D">
            <w:pPr>
              <w:spacing w:line="276" w:lineRule="auto"/>
              <w:jc w:val="center"/>
              <w:rPr>
                <w:b/>
                <w:sz w:val="32"/>
                <w:szCs w:val="32"/>
              </w:rPr>
            </w:pPr>
            <w:r>
              <w:rPr>
                <w:b/>
                <w:sz w:val="32"/>
                <w:szCs w:val="32"/>
              </w:rPr>
              <w:t xml:space="preserve">      NGÀNH</w:t>
            </w:r>
            <w:r w:rsidRPr="00091DF1">
              <w:rPr>
                <w:b/>
                <w:sz w:val="32"/>
                <w:szCs w:val="32"/>
              </w:rPr>
              <w:t xml:space="preserve"> </w:t>
            </w:r>
            <w:r>
              <w:rPr>
                <w:b/>
                <w:sz w:val="32"/>
                <w:szCs w:val="32"/>
              </w:rPr>
              <w:t>LẬP TRÌNH</w:t>
            </w:r>
          </w:p>
          <w:p w14:paraId="25B8B080" w14:textId="77777777" w:rsidR="0060170D" w:rsidRPr="00091DF1" w:rsidRDefault="0060170D" w:rsidP="0060170D">
            <w:pPr>
              <w:spacing w:line="276" w:lineRule="auto"/>
              <w:ind w:firstLine="720"/>
              <w:jc w:val="center"/>
            </w:pPr>
          </w:p>
          <w:p w14:paraId="3957E695" w14:textId="77777777" w:rsidR="0060170D" w:rsidRPr="00091DF1" w:rsidRDefault="0060170D" w:rsidP="0060170D">
            <w:pPr>
              <w:spacing w:line="276" w:lineRule="auto"/>
              <w:ind w:firstLine="720"/>
              <w:jc w:val="center"/>
              <w:rPr>
                <w:b/>
                <w:sz w:val="28"/>
                <w:szCs w:val="28"/>
              </w:rPr>
            </w:pPr>
            <w:bookmarkStart w:id="6" w:name="_8hyutuz7w8pc" w:colFirst="0" w:colLast="0"/>
            <w:bookmarkEnd w:id="6"/>
          </w:p>
          <w:p w14:paraId="7C35B1ED" w14:textId="77777777" w:rsidR="0060170D" w:rsidRPr="00091DF1" w:rsidRDefault="0060170D" w:rsidP="0060170D">
            <w:pPr>
              <w:spacing w:line="276" w:lineRule="auto"/>
              <w:ind w:firstLine="720"/>
              <w:rPr>
                <w:b/>
                <w:sz w:val="28"/>
                <w:szCs w:val="28"/>
              </w:rPr>
            </w:pPr>
          </w:p>
          <w:p w14:paraId="32F7BC19" w14:textId="77777777" w:rsidR="0060170D" w:rsidRDefault="0060170D" w:rsidP="0060170D">
            <w:pPr>
              <w:spacing w:line="276" w:lineRule="auto"/>
              <w:ind w:firstLine="720"/>
              <w:jc w:val="center"/>
              <w:rPr>
                <w:b/>
                <w:sz w:val="32"/>
                <w:szCs w:val="32"/>
              </w:rPr>
            </w:pPr>
          </w:p>
          <w:p w14:paraId="64F7CD3E" w14:textId="4CE9A349" w:rsidR="0060170D" w:rsidRPr="00091DF1" w:rsidRDefault="0060170D" w:rsidP="0060170D">
            <w:pPr>
              <w:spacing w:line="276" w:lineRule="auto"/>
              <w:ind w:firstLine="720"/>
              <w:jc w:val="center"/>
              <w:rPr>
                <w:b/>
                <w:sz w:val="32"/>
                <w:szCs w:val="32"/>
              </w:rPr>
            </w:pPr>
            <w:r w:rsidRPr="00091DF1">
              <w:rPr>
                <w:b/>
                <w:sz w:val="32"/>
                <w:szCs w:val="32"/>
              </w:rPr>
              <w:t xml:space="preserve">ĐỒ ÁN </w:t>
            </w:r>
            <w:r>
              <w:rPr>
                <w:b/>
                <w:sz w:val="32"/>
                <w:szCs w:val="32"/>
              </w:rPr>
              <w:t xml:space="preserve">HỌC KỲ </w:t>
            </w:r>
            <w:r w:rsidR="00573B91">
              <w:rPr>
                <w:b/>
                <w:sz w:val="32"/>
                <w:szCs w:val="32"/>
              </w:rPr>
              <w:t>4</w:t>
            </w:r>
          </w:p>
          <w:p w14:paraId="1189AC47" w14:textId="77777777" w:rsidR="0060170D" w:rsidRDefault="0060170D" w:rsidP="0060170D">
            <w:pPr>
              <w:spacing w:line="276" w:lineRule="auto"/>
              <w:rPr>
                <w:b/>
                <w:sz w:val="32"/>
                <w:szCs w:val="32"/>
              </w:rPr>
            </w:pPr>
          </w:p>
          <w:p w14:paraId="69A2D0B8" w14:textId="77777777" w:rsidR="0060170D" w:rsidRPr="00091DF1" w:rsidRDefault="0060170D" w:rsidP="0060170D">
            <w:pPr>
              <w:spacing w:line="276" w:lineRule="auto"/>
              <w:rPr>
                <w:b/>
              </w:rPr>
            </w:pPr>
          </w:p>
          <w:p w14:paraId="262E1423" w14:textId="2D7A9923" w:rsidR="0060170D" w:rsidRPr="002A241C" w:rsidRDefault="0060170D" w:rsidP="0060170D">
            <w:pPr>
              <w:spacing w:line="276" w:lineRule="auto"/>
              <w:jc w:val="center"/>
              <w:rPr>
                <w:b/>
                <w:sz w:val="48"/>
                <w:szCs w:val="48"/>
              </w:rPr>
            </w:pPr>
            <w:r w:rsidRPr="00091DF1">
              <w:rPr>
                <w:b/>
              </w:rPr>
              <w:tab/>
            </w:r>
            <w:r w:rsidRPr="002A241C">
              <w:rPr>
                <w:b/>
                <w:sz w:val="48"/>
                <w:szCs w:val="48"/>
              </w:rPr>
              <w:t xml:space="preserve">Mobile Game 2D </w:t>
            </w:r>
            <w:r w:rsidR="00573B91">
              <w:rPr>
                <w:b/>
                <w:sz w:val="48"/>
                <w:szCs w:val="48"/>
              </w:rPr>
              <w:t>GiveMeGems</w:t>
            </w:r>
            <w:r w:rsidRPr="002A241C">
              <w:rPr>
                <w:b/>
                <w:sz w:val="48"/>
                <w:szCs w:val="48"/>
              </w:rPr>
              <w:t xml:space="preserve"> – </w:t>
            </w:r>
            <w:r>
              <w:rPr>
                <w:b/>
                <w:sz w:val="48"/>
                <w:szCs w:val="48"/>
              </w:rPr>
              <w:t>sử dụng</w:t>
            </w:r>
            <w:r w:rsidRPr="002A241C">
              <w:rPr>
                <w:b/>
                <w:sz w:val="48"/>
                <w:szCs w:val="48"/>
              </w:rPr>
              <w:t xml:space="preserve"> </w:t>
            </w:r>
            <w:r w:rsidR="00573B91">
              <w:rPr>
                <w:b/>
                <w:sz w:val="48"/>
                <w:szCs w:val="48"/>
              </w:rPr>
              <w:t>Unity3d</w:t>
            </w:r>
            <w:r w:rsidRPr="002A241C">
              <w:rPr>
                <w:b/>
                <w:sz w:val="48"/>
                <w:szCs w:val="48"/>
              </w:rPr>
              <w:t xml:space="preserve"> Game Engine</w:t>
            </w:r>
          </w:p>
          <w:p w14:paraId="50C74EC4" w14:textId="77777777" w:rsidR="0060170D" w:rsidRPr="00091DF1" w:rsidRDefault="0060170D" w:rsidP="0060170D">
            <w:pPr>
              <w:spacing w:line="276" w:lineRule="auto"/>
              <w:jc w:val="both"/>
              <w:rPr>
                <w:b/>
              </w:rPr>
            </w:pPr>
          </w:p>
          <w:p w14:paraId="09259D0F" w14:textId="77777777" w:rsidR="0060170D" w:rsidRPr="00091DF1" w:rsidRDefault="0060170D" w:rsidP="0060170D">
            <w:pPr>
              <w:tabs>
                <w:tab w:val="left" w:pos="7572"/>
              </w:tabs>
              <w:spacing w:line="276" w:lineRule="auto"/>
              <w:jc w:val="both"/>
              <w:rPr>
                <w:b/>
              </w:rPr>
            </w:pPr>
            <w:r>
              <w:rPr>
                <w:b/>
              </w:rPr>
              <w:tab/>
            </w:r>
          </w:p>
          <w:p w14:paraId="0306F27D" w14:textId="77777777" w:rsidR="0060170D" w:rsidRPr="00091DF1" w:rsidRDefault="0060170D" w:rsidP="0060170D">
            <w:pPr>
              <w:spacing w:line="276" w:lineRule="auto"/>
              <w:jc w:val="both"/>
              <w:rPr>
                <w:b/>
              </w:rPr>
            </w:pPr>
          </w:p>
          <w:p w14:paraId="3C915511" w14:textId="77777777" w:rsidR="0060170D" w:rsidRPr="00091DF1" w:rsidRDefault="0060170D" w:rsidP="0060170D">
            <w:pPr>
              <w:spacing w:line="276" w:lineRule="auto"/>
              <w:jc w:val="both"/>
              <w:rPr>
                <w:b/>
              </w:rPr>
            </w:pPr>
            <w:r w:rsidRPr="00091DF1">
              <w:rPr>
                <w:b/>
              </w:rPr>
              <w:tab/>
            </w:r>
            <w:r w:rsidRPr="00091DF1">
              <w:rPr>
                <w:b/>
              </w:rPr>
              <w:tab/>
            </w:r>
            <w:r w:rsidRPr="00091DF1">
              <w:rPr>
                <w:b/>
              </w:rPr>
              <w:tab/>
            </w:r>
            <w:r w:rsidRPr="00091DF1">
              <w:rPr>
                <w:b/>
              </w:rPr>
              <w:tab/>
            </w:r>
          </w:p>
          <w:p w14:paraId="2E7934BC" w14:textId="77777777" w:rsidR="0060170D" w:rsidRPr="00091DF1" w:rsidRDefault="0060170D" w:rsidP="0060170D">
            <w:pPr>
              <w:spacing w:line="276" w:lineRule="auto"/>
              <w:jc w:val="both"/>
              <w:rPr>
                <w:b/>
              </w:rPr>
            </w:pPr>
          </w:p>
          <w:p w14:paraId="7AE8ECAE" w14:textId="77777777" w:rsidR="0060170D" w:rsidRPr="00887F2E" w:rsidRDefault="0060170D" w:rsidP="0060170D">
            <w:pPr>
              <w:spacing w:line="276" w:lineRule="auto"/>
              <w:rPr>
                <w:b/>
                <w:bCs/>
                <w:sz w:val="28"/>
                <w:szCs w:val="28"/>
              </w:rPr>
            </w:pPr>
            <w:r w:rsidRPr="00091DF1">
              <w:rPr>
                <w:sz w:val="28"/>
                <w:szCs w:val="28"/>
              </w:rPr>
              <w:t>Giảng viên hướng dẫ</w:t>
            </w:r>
            <w:r>
              <w:rPr>
                <w:sz w:val="28"/>
                <w:szCs w:val="28"/>
              </w:rPr>
              <w:t>n</w:t>
            </w:r>
            <w:r w:rsidRPr="00091DF1">
              <w:rPr>
                <w:sz w:val="28"/>
                <w:szCs w:val="28"/>
              </w:rPr>
              <w:t xml:space="preserve">: </w:t>
            </w:r>
            <w:r w:rsidRPr="00887F2E">
              <w:rPr>
                <w:b/>
                <w:bCs/>
                <w:sz w:val="28"/>
                <w:szCs w:val="28"/>
              </w:rPr>
              <w:t>HỒ NGUYÊN HOÀNG PHƯƠNG</w:t>
            </w:r>
          </w:p>
          <w:p w14:paraId="54CCCDFD" w14:textId="5B66BD90" w:rsidR="0060170D" w:rsidRPr="00091DF1" w:rsidRDefault="0060170D" w:rsidP="0060170D">
            <w:pPr>
              <w:spacing w:line="276" w:lineRule="auto"/>
              <w:rPr>
                <w:sz w:val="28"/>
                <w:szCs w:val="28"/>
              </w:rPr>
            </w:pPr>
            <w:r>
              <w:rPr>
                <w:sz w:val="28"/>
                <w:szCs w:val="28"/>
              </w:rPr>
              <w:t xml:space="preserve">Học viên </w:t>
            </w:r>
            <w:r w:rsidRPr="00091DF1">
              <w:rPr>
                <w:sz w:val="28"/>
                <w:szCs w:val="28"/>
              </w:rPr>
              <w:t>thực hiện:</w:t>
            </w:r>
            <w:r w:rsidRPr="00091DF1">
              <w:rPr>
                <w:b/>
                <w:sz w:val="28"/>
                <w:szCs w:val="28"/>
              </w:rPr>
              <w:t xml:space="preserve"> </w:t>
            </w:r>
            <w:r>
              <w:rPr>
                <w:b/>
                <w:sz w:val="28"/>
                <w:szCs w:val="28"/>
              </w:rPr>
              <w:t>NGUYỄN MẠNH QUỲNH</w:t>
            </w:r>
            <w:r w:rsidR="00573B91">
              <w:rPr>
                <w:b/>
                <w:sz w:val="28"/>
                <w:szCs w:val="28"/>
              </w:rPr>
              <w:t xml:space="preserve">, HÀ NGUYỄN HOÀNG DUY, </w:t>
            </w:r>
          </w:p>
          <w:p w14:paraId="500749A3" w14:textId="0FA2885B" w:rsidR="0060170D" w:rsidRPr="00091DF1" w:rsidRDefault="0060170D" w:rsidP="0060170D">
            <w:pPr>
              <w:spacing w:line="276" w:lineRule="auto"/>
              <w:rPr>
                <w:b/>
                <w:sz w:val="28"/>
                <w:szCs w:val="28"/>
              </w:rPr>
            </w:pPr>
            <w:r w:rsidRPr="00091DF1">
              <w:rPr>
                <w:sz w:val="28"/>
                <w:szCs w:val="28"/>
              </w:rPr>
              <w:t xml:space="preserve">Lớp       </w:t>
            </w:r>
            <w:r w:rsidRPr="00091DF1">
              <w:rPr>
                <w:b/>
                <w:sz w:val="28"/>
                <w:szCs w:val="28"/>
              </w:rPr>
              <w:t xml:space="preserve">:    </w:t>
            </w:r>
            <w:r>
              <w:rPr>
                <w:b/>
                <w:sz w:val="28"/>
                <w:szCs w:val="28"/>
              </w:rPr>
              <w:t>GD18</w:t>
            </w:r>
          </w:p>
          <w:p w14:paraId="42A0CD2E" w14:textId="77777777" w:rsidR="0060170D" w:rsidRPr="00091DF1" w:rsidRDefault="0060170D" w:rsidP="0060170D">
            <w:pPr>
              <w:spacing w:line="276" w:lineRule="auto"/>
              <w:rPr>
                <w:b/>
                <w:sz w:val="28"/>
                <w:szCs w:val="28"/>
              </w:rPr>
            </w:pPr>
            <w:r w:rsidRPr="00091DF1">
              <w:rPr>
                <w:sz w:val="28"/>
                <w:szCs w:val="28"/>
              </w:rPr>
              <w:t xml:space="preserve">Khoá    </w:t>
            </w:r>
            <w:r w:rsidRPr="00091DF1">
              <w:rPr>
                <w:b/>
                <w:sz w:val="28"/>
                <w:szCs w:val="28"/>
              </w:rPr>
              <w:t xml:space="preserve"> :    </w:t>
            </w:r>
            <w:r>
              <w:rPr>
                <w:b/>
                <w:sz w:val="28"/>
                <w:szCs w:val="28"/>
              </w:rPr>
              <w:t>2018 - 2020</w:t>
            </w:r>
          </w:p>
          <w:p w14:paraId="2DEC24D2" w14:textId="77777777" w:rsidR="0060170D" w:rsidRPr="00091DF1" w:rsidRDefault="0060170D" w:rsidP="0060170D">
            <w:pPr>
              <w:spacing w:line="276" w:lineRule="auto"/>
              <w:rPr>
                <w:b/>
                <w:sz w:val="28"/>
                <w:szCs w:val="28"/>
              </w:rPr>
            </w:pPr>
          </w:p>
          <w:p w14:paraId="574D4E3A" w14:textId="77777777" w:rsidR="0060170D" w:rsidRPr="00091DF1" w:rsidRDefault="0060170D" w:rsidP="0060170D">
            <w:pPr>
              <w:spacing w:line="276" w:lineRule="auto"/>
              <w:rPr>
                <w:b/>
                <w:sz w:val="28"/>
                <w:szCs w:val="28"/>
              </w:rPr>
            </w:pPr>
          </w:p>
          <w:p w14:paraId="4BBEDAEA" w14:textId="77777777" w:rsidR="0060170D" w:rsidRPr="00091DF1" w:rsidRDefault="0060170D" w:rsidP="0060170D">
            <w:pPr>
              <w:spacing w:line="276" w:lineRule="auto"/>
              <w:jc w:val="center"/>
              <w:rPr>
                <w:b/>
                <w:sz w:val="24"/>
                <w:szCs w:val="24"/>
              </w:rPr>
            </w:pPr>
          </w:p>
          <w:p w14:paraId="73E126A9" w14:textId="77777777" w:rsidR="0060170D" w:rsidRPr="00091DF1" w:rsidRDefault="0060170D" w:rsidP="0060170D">
            <w:pPr>
              <w:spacing w:line="276" w:lineRule="auto"/>
              <w:jc w:val="center"/>
              <w:rPr>
                <w:b/>
              </w:rPr>
            </w:pPr>
          </w:p>
          <w:p w14:paraId="1F951191" w14:textId="77777777" w:rsidR="0060170D" w:rsidRPr="00091DF1" w:rsidRDefault="0060170D" w:rsidP="0060170D">
            <w:pPr>
              <w:spacing w:line="276" w:lineRule="auto"/>
              <w:jc w:val="center"/>
              <w:rPr>
                <w:b/>
              </w:rPr>
            </w:pPr>
          </w:p>
          <w:p w14:paraId="34CF9801" w14:textId="77777777" w:rsidR="0060170D" w:rsidRPr="00C83C2A" w:rsidRDefault="0060170D" w:rsidP="0060170D">
            <w:pPr>
              <w:spacing w:line="276" w:lineRule="auto"/>
              <w:jc w:val="center"/>
              <w:rPr>
                <w:b/>
                <w:i/>
              </w:rPr>
            </w:pPr>
            <w:r w:rsidRPr="00091DF1">
              <w:rPr>
                <w:b/>
                <w:i/>
              </w:rPr>
              <w:t>TP. Hồ Chí Minh, thán</w:t>
            </w:r>
            <w:r>
              <w:rPr>
                <w:b/>
                <w:i/>
              </w:rPr>
              <w:t>g 08</w:t>
            </w:r>
            <w:r w:rsidRPr="00091DF1">
              <w:rPr>
                <w:b/>
                <w:i/>
              </w:rPr>
              <w:t xml:space="preserve"> nă</w:t>
            </w:r>
            <w:r>
              <w:rPr>
                <w:b/>
                <w:i/>
              </w:rPr>
              <w:t>m 2020</w:t>
            </w:r>
          </w:p>
        </w:tc>
      </w:tr>
    </w:tbl>
    <w:p w14:paraId="7FECCA15" w14:textId="77777777" w:rsidR="0060170D" w:rsidRDefault="0060170D" w:rsidP="0060170D">
      <w:pPr>
        <w:tabs>
          <w:tab w:val="left" w:pos="5733"/>
        </w:tabs>
        <w:jc w:val="center"/>
        <w:rPr>
          <w:b/>
          <w:color w:val="000000" w:themeColor="text1"/>
          <w:sz w:val="28"/>
          <w:szCs w:val="28"/>
        </w:rPr>
      </w:pPr>
      <w:bookmarkStart w:id="7" w:name="_Toc368388146"/>
      <w:bookmarkEnd w:id="1"/>
      <w:bookmarkEnd w:id="2"/>
      <w:bookmarkEnd w:id="3"/>
      <w:bookmarkEnd w:id="4"/>
      <w:bookmarkEnd w:id="5"/>
      <w:r w:rsidRPr="00155DF5">
        <w:rPr>
          <w:b/>
          <w:color w:val="000000" w:themeColor="text1"/>
          <w:sz w:val="28"/>
          <w:szCs w:val="28"/>
        </w:rPr>
        <w:lastRenderedPageBreak/>
        <w:t>NHẬN XÉT</w:t>
      </w:r>
    </w:p>
    <w:p w14:paraId="3A1192D9" w14:textId="77777777" w:rsidR="0060170D" w:rsidRDefault="0060170D" w:rsidP="0060170D">
      <w:pPr>
        <w:tabs>
          <w:tab w:val="left" w:pos="5733"/>
        </w:tabs>
        <w:jc w:val="center"/>
        <w:rPr>
          <w:b/>
          <w:color w:val="000000" w:themeColor="text1"/>
        </w:rPr>
      </w:pPr>
      <w:r w:rsidRPr="00421205">
        <w:rPr>
          <w:b/>
          <w:color w:val="000000" w:themeColor="text1"/>
        </w:rPr>
        <w:t>(Của giảng viên hướng dẫn)</w:t>
      </w:r>
    </w:p>
    <w:p w14:paraId="4F3B5530" w14:textId="77777777" w:rsidR="0060170D" w:rsidRDefault="0060170D" w:rsidP="0060170D">
      <w:pPr>
        <w:spacing w:before="240" w:line="360" w:lineRule="auto"/>
        <w:jc w:val="both"/>
      </w:pPr>
      <w:r>
        <w:t>………………………………………………………………………………………</w:t>
      </w:r>
    </w:p>
    <w:p w14:paraId="324001C8" w14:textId="77777777" w:rsidR="0060170D" w:rsidRDefault="0060170D" w:rsidP="0060170D">
      <w:pPr>
        <w:spacing w:line="360" w:lineRule="auto"/>
        <w:jc w:val="both"/>
      </w:pPr>
      <w:r>
        <w:t>………………………………………………………………………………………………………………………………………………………………………………………………………………………………………………………………………………………………………………………………………………………………………………………………………………………………………………………………………………………………………………………………………………………………………………………………………………………………………………………………………………………………………………………………</w:t>
      </w:r>
    </w:p>
    <w:p w14:paraId="5C912C59" w14:textId="77777777" w:rsidR="0060170D" w:rsidRDefault="0060170D" w:rsidP="0060170D">
      <w:pPr>
        <w:spacing w:line="360" w:lineRule="auto"/>
        <w:jc w:val="both"/>
      </w:pPr>
      <w:r>
        <w:t>………………………………………………………………………………………………………………………………………………………………………………</w:t>
      </w:r>
    </w:p>
    <w:p w14:paraId="485F323D" w14:textId="77777777" w:rsidR="0060170D" w:rsidRDefault="0060170D" w:rsidP="0060170D">
      <w:pPr>
        <w:spacing w:line="360" w:lineRule="auto"/>
        <w:jc w:val="both"/>
      </w:pPr>
      <w:r>
        <w:t>………………………………………………………………………………………</w:t>
      </w:r>
    </w:p>
    <w:p w14:paraId="07173B2F" w14:textId="77777777" w:rsidR="0060170D" w:rsidRDefault="0060170D" w:rsidP="0060170D">
      <w:pPr>
        <w:spacing w:line="360" w:lineRule="auto"/>
        <w:jc w:val="both"/>
      </w:pPr>
      <w:r>
        <w:t>………………………………………………………………………………………………………………………………………………………………………………………………………………………………………………………………………………………………………………………………………………………………………………………………………………………………………………………………………………………………………………………………………………………………………………………………………………………………………………………………………………………………………………………………</w:t>
      </w:r>
    </w:p>
    <w:p w14:paraId="21463891" w14:textId="77777777" w:rsidR="0060170D" w:rsidRDefault="0060170D" w:rsidP="0060170D">
      <w:pPr>
        <w:spacing w:line="360" w:lineRule="auto"/>
        <w:jc w:val="both"/>
      </w:pPr>
      <w:r>
        <w:t>………………………………………………………………………………………………………………………………………………………………………………</w:t>
      </w:r>
    </w:p>
    <w:p w14:paraId="1DF4D8E3" w14:textId="77777777" w:rsidR="0060170D" w:rsidRDefault="0060170D" w:rsidP="0060170D">
      <w:pPr>
        <w:spacing w:line="360" w:lineRule="auto"/>
        <w:jc w:val="both"/>
      </w:pPr>
      <w:r>
        <w:t>………………………………………………………………………………………</w:t>
      </w:r>
    </w:p>
    <w:p w14:paraId="55313782" w14:textId="77777777" w:rsidR="0060170D" w:rsidRDefault="0060170D" w:rsidP="0060170D">
      <w:pPr>
        <w:spacing w:line="360" w:lineRule="auto"/>
        <w:jc w:val="both"/>
      </w:pPr>
      <w:r>
        <w:t>………………………………………………………………………………………………………………………………………………………………………………………………………………………………………………………………………</w:t>
      </w:r>
    </w:p>
    <w:p w14:paraId="5C2B5529" w14:textId="77777777" w:rsidR="0060170D" w:rsidRDefault="0060170D" w:rsidP="0060170D">
      <w:pPr>
        <w:spacing w:line="360" w:lineRule="auto"/>
        <w:jc w:val="both"/>
      </w:pPr>
      <w:r>
        <w:t>………………………………………………………………………………………</w:t>
      </w:r>
    </w:p>
    <w:p w14:paraId="056EE50F" w14:textId="77777777" w:rsidR="0060170D" w:rsidRDefault="0060170D" w:rsidP="0060170D">
      <w:pPr>
        <w:tabs>
          <w:tab w:val="left" w:pos="5733"/>
        </w:tabs>
        <w:jc w:val="center"/>
        <w:rPr>
          <w:b/>
          <w:color w:val="000000" w:themeColor="text1"/>
          <w:sz w:val="28"/>
          <w:szCs w:val="28"/>
        </w:rPr>
      </w:pPr>
      <w:r w:rsidRPr="00155DF5">
        <w:rPr>
          <w:b/>
          <w:color w:val="000000" w:themeColor="text1"/>
          <w:sz w:val="28"/>
          <w:szCs w:val="28"/>
        </w:rPr>
        <w:lastRenderedPageBreak/>
        <w:t>NHẬN XÉT</w:t>
      </w:r>
    </w:p>
    <w:p w14:paraId="0A5617CA" w14:textId="77777777" w:rsidR="0060170D" w:rsidRDefault="0060170D" w:rsidP="0060170D">
      <w:pPr>
        <w:tabs>
          <w:tab w:val="left" w:pos="5733"/>
        </w:tabs>
        <w:jc w:val="center"/>
        <w:rPr>
          <w:b/>
          <w:color w:val="000000" w:themeColor="text1"/>
        </w:rPr>
      </w:pPr>
      <w:r w:rsidRPr="00421205">
        <w:rPr>
          <w:b/>
          <w:color w:val="000000" w:themeColor="text1"/>
        </w:rPr>
        <w:t>(Của giảng viên phản biện)</w:t>
      </w:r>
    </w:p>
    <w:p w14:paraId="23DB61B9" w14:textId="77777777" w:rsidR="0060170D" w:rsidRDefault="0060170D" w:rsidP="0060170D">
      <w:pPr>
        <w:spacing w:before="240" w:line="360" w:lineRule="auto"/>
        <w:jc w:val="both"/>
      </w:pPr>
      <w:r>
        <w:t>………………………………………………………………………………………</w:t>
      </w:r>
    </w:p>
    <w:p w14:paraId="3240B8AB" w14:textId="77777777" w:rsidR="0060170D" w:rsidRDefault="0060170D" w:rsidP="0060170D">
      <w:pPr>
        <w:spacing w:line="360" w:lineRule="auto"/>
        <w:jc w:val="both"/>
      </w:pPr>
      <w:r>
        <w:t>………………………………………………………………………………………………………………………………………………………………………………………………………………………………………………………………………………………………………………………………………………………………………………………………………………………………………………………………………………………………………………………………………………………………………………………………………………………………………………………………………………………………………………………………</w:t>
      </w:r>
    </w:p>
    <w:p w14:paraId="77F95661" w14:textId="77777777" w:rsidR="0060170D" w:rsidRDefault="0060170D" w:rsidP="0060170D">
      <w:pPr>
        <w:spacing w:line="360" w:lineRule="auto"/>
        <w:jc w:val="both"/>
      </w:pPr>
      <w:r>
        <w:t>………………………………………………………………………………………………………………………………………………………………………………</w:t>
      </w:r>
    </w:p>
    <w:p w14:paraId="3373B469" w14:textId="77777777" w:rsidR="0060170D" w:rsidRDefault="0060170D" w:rsidP="0060170D">
      <w:pPr>
        <w:spacing w:line="360" w:lineRule="auto"/>
        <w:jc w:val="both"/>
      </w:pPr>
      <w:r>
        <w:t>………………………………………………………………………………………</w:t>
      </w:r>
    </w:p>
    <w:p w14:paraId="78DCECA5" w14:textId="77777777" w:rsidR="0060170D" w:rsidRDefault="0060170D" w:rsidP="0060170D">
      <w:pPr>
        <w:spacing w:line="360" w:lineRule="auto"/>
        <w:jc w:val="both"/>
      </w:pPr>
      <w:r>
        <w:t>………………………………………………………………………………………………………………………………………………………………………………………………………………………………………………………………………………………………………………………………………………………………………………………………………………………………………………………………………………………………………………………………………………………………………………………………………………………………………………………………………………………………………………………………</w:t>
      </w:r>
    </w:p>
    <w:p w14:paraId="4E6F613D" w14:textId="77777777" w:rsidR="0060170D" w:rsidRDefault="0060170D" w:rsidP="0060170D">
      <w:pPr>
        <w:spacing w:line="360" w:lineRule="auto"/>
        <w:jc w:val="both"/>
      </w:pPr>
      <w:r>
        <w:t>………………………………………………………………………………………………………………………………………………………………………………</w:t>
      </w:r>
    </w:p>
    <w:p w14:paraId="21F23F33" w14:textId="77777777" w:rsidR="0060170D" w:rsidRDefault="0060170D" w:rsidP="0060170D">
      <w:pPr>
        <w:spacing w:line="360" w:lineRule="auto"/>
        <w:jc w:val="both"/>
      </w:pPr>
      <w:r>
        <w:t>………………………………………………………………………………………</w:t>
      </w:r>
    </w:p>
    <w:p w14:paraId="656F396D" w14:textId="77777777" w:rsidR="0060170D" w:rsidRDefault="0060170D" w:rsidP="0060170D">
      <w:pPr>
        <w:spacing w:line="360" w:lineRule="auto"/>
        <w:jc w:val="both"/>
      </w:pPr>
      <w:r>
        <w:t>………………………………………………………………………………………………………………………………………………………………………………………………………………………………………………………………………</w:t>
      </w:r>
    </w:p>
    <w:p w14:paraId="76FB09BF" w14:textId="77777777" w:rsidR="0060170D" w:rsidRDefault="0060170D" w:rsidP="0060170D">
      <w:pPr>
        <w:spacing w:line="360" w:lineRule="auto"/>
        <w:jc w:val="both"/>
      </w:pPr>
      <w:r>
        <w:t>………………………………………………………………………………………</w:t>
      </w:r>
    </w:p>
    <w:p w14:paraId="17B1EDF5" w14:textId="77777777" w:rsidR="0060170D" w:rsidRDefault="0060170D" w:rsidP="0060170D">
      <w:pPr>
        <w:tabs>
          <w:tab w:val="left" w:pos="5733"/>
        </w:tabs>
        <w:spacing w:after="240" w:line="360" w:lineRule="auto"/>
        <w:jc w:val="center"/>
        <w:rPr>
          <w:b/>
          <w:color w:val="000000" w:themeColor="text1"/>
          <w:sz w:val="28"/>
          <w:szCs w:val="28"/>
        </w:rPr>
      </w:pPr>
      <w:r>
        <w:br w:type="page"/>
      </w:r>
      <w:r w:rsidRPr="00155DF5">
        <w:rPr>
          <w:b/>
          <w:color w:val="000000" w:themeColor="text1"/>
          <w:sz w:val="28"/>
          <w:szCs w:val="28"/>
        </w:rPr>
        <w:lastRenderedPageBreak/>
        <w:t>LỜI CẢM ƠN</w:t>
      </w:r>
    </w:p>
    <w:p w14:paraId="6115FE85" w14:textId="77777777" w:rsidR="0060170D" w:rsidRDefault="0060170D" w:rsidP="0060170D">
      <w:pPr>
        <w:ind w:left="360"/>
        <w:jc w:val="both"/>
        <w:rPr>
          <w:b/>
        </w:rPr>
      </w:pPr>
      <w:r>
        <w:t>Để tạo được một mobile game hoàn chỉnh, tôi xin chân thành cảm ơn tới:</w:t>
      </w:r>
    </w:p>
    <w:p w14:paraId="23D22563" w14:textId="77777777" w:rsidR="0060170D" w:rsidRDefault="0060170D" w:rsidP="0060170D">
      <w:pPr>
        <w:ind w:left="360"/>
        <w:jc w:val="both"/>
        <w:rPr>
          <w:b/>
        </w:rPr>
      </w:pPr>
    </w:p>
    <w:p w14:paraId="4FF0FE1D" w14:textId="77777777" w:rsidR="0060170D" w:rsidRPr="00DA6698" w:rsidRDefault="0060170D" w:rsidP="0060170D">
      <w:pPr>
        <w:numPr>
          <w:ilvl w:val="0"/>
          <w:numId w:val="64"/>
        </w:numPr>
        <w:jc w:val="both"/>
        <w:rPr>
          <w:bCs/>
        </w:rPr>
      </w:pPr>
      <w:r w:rsidRPr="00DA6698">
        <w:rPr>
          <w:bCs/>
        </w:rPr>
        <w:t>Giám đốc VTC Academy và toàn bộ Ban điều hành VTC Academy, đã tạo cơ hội cho tôi được học tập, trải nghiệm và làm việc tại VTC Academy</w:t>
      </w:r>
    </w:p>
    <w:p w14:paraId="6B516C62" w14:textId="77777777" w:rsidR="0060170D" w:rsidRPr="00DA6698" w:rsidRDefault="0060170D" w:rsidP="0060170D">
      <w:pPr>
        <w:jc w:val="both"/>
        <w:rPr>
          <w:bCs/>
        </w:rPr>
      </w:pPr>
    </w:p>
    <w:p w14:paraId="2DB7E13E" w14:textId="77777777" w:rsidR="0060170D" w:rsidRPr="00DA6698" w:rsidRDefault="0060170D" w:rsidP="0060170D">
      <w:pPr>
        <w:numPr>
          <w:ilvl w:val="0"/>
          <w:numId w:val="64"/>
        </w:numPr>
        <w:jc w:val="both"/>
        <w:rPr>
          <w:bCs/>
        </w:rPr>
      </w:pPr>
      <w:r w:rsidRPr="00DA6698">
        <w:rPr>
          <w:bCs/>
        </w:rPr>
        <w:t>Thầy Hồ Nguy</w:t>
      </w:r>
      <w:r>
        <w:rPr>
          <w:bCs/>
        </w:rPr>
        <w:t>ê</w:t>
      </w:r>
      <w:r w:rsidRPr="00DA6698">
        <w:rPr>
          <w:bCs/>
        </w:rPr>
        <w:t>n Hoàng Phương, giáo viên dạy học kỳ 2, đã chỉ dạy và hướng dẫn tôi hoàn thành 1 game từ những kiến thức cơ bản, cho đến những kỹ năng làm việc nhóm, kỹ năng quản lý và phân chia công việc</w:t>
      </w:r>
    </w:p>
    <w:p w14:paraId="0248C1E6" w14:textId="77777777" w:rsidR="0060170D" w:rsidRPr="00DA6698" w:rsidRDefault="0060170D" w:rsidP="0060170D">
      <w:pPr>
        <w:pStyle w:val="ListParagraph"/>
        <w:rPr>
          <w:bCs/>
        </w:rPr>
      </w:pPr>
    </w:p>
    <w:p w14:paraId="3C4334C6" w14:textId="77777777" w:rsidR="0060170D" w:rsidRDefault="0060170D" w:rsidP="0060170D">
      <w:pPr>
        <w:numPr>
          <w:ilvl w:val="0"/>
          <w:numId w:val="64"/>
        </w:numPr>
        <w:jc w:val="both"/>
        <w:rPr>
          <w:bCs/>
        </w:rPr>
      </w:pPr>
      <w:r w:rsidRPr="00DA6698">
        <w:rPr>
          <w:bCs/>
        </w:rPr>
        <w:t xml:space="preserve">Anh </w:t>
      </w:r>
      <w:r>
        <w:rPr>
          <w:bCs/>
        </w:rPr>
        <w:t xml:space="preserve">Hà Nguyễn </w:t>
      </w:r>
      <w:r w:rsidRPr="00DA6698">
        <w:rPr>
          <w:bCs/>
        </w:rPr>
        <w:t>Hoàng Duy, người đã cùng tôi tạo nên trò chơi, giúp tối ưu hóa hiệu suất game, xử lý lỗi phát sinh và chỉ dạy cho tôi rất nhiều điều mà bản thân tôi còn thiếu sót khi cùng làm việc.</w:t>
      </w:r>
    </w:p>
    <w:p w14:paraId="794C6DD0" w14:textId="77777777" w:rsidR="0060170D" w:rsidRDefault="0060170D" w:rsidP="0060170D">
      <w:pPr>
        <w:pStyle w:val="ListParagraph"/>
        <w:rPr>
          <w:bCs/>
        </w:rPr>
      </w:pPr>
    </w:p>
    <w:p w14:paraId="041DCC43" w14:textId="77777777" w:rsidR="0060170D" w:rsidRPr="00DA6698" w:rsidRDefault="0060170D" w:rsidP="0060170D">
      <w:pPr>
        <w:numPr>
          <w:ilvl w:val="0"/>
          <w:numId w:val="64"/>
        </w:numPr>
        <w:jc w:val="both"/>
        <w:rPr>
          <w:bCs/>
        </w:rPr>
      </w:pPr>
      <w:r>
        <w:rPr>
          <w:bCs/>
        </w:rPr>
        <w:t xml:space="preserve">Anh </w:t>
      </w:r>
      <w:r w:rsidRPr="005C46BB">
        <w:rPr>
          <w:bCs/>
        </w:rPr>
        <w:t>Trần Công Tân</w:t>
      </w:r>
      <w:r>
        <w:rPr>
          <w:bCs/>
        </w:rPr>
        <w:t>, người đã giúp tôi thiết kế những màn chơi và bản đồ trong game – một phần không thể thiếu để hoàn thành trò chơi, góp ý cho tôi về cách sắp xếp màn chơi, vị trí quái vật,…</w:t>
      </w:r>
    </w:p>
    <w:p w14:paraId="0631D805" w14:textId="77777777" w:rsidR="0060170D" w:rsidRPr="00DA6698" w:rsidRDefault="0060170D" w:rsidP="0060170D">
      <w:pPr>
        <w:pStyle w:val="ListParagraph"/>
        <w:rPr>
          <w:bCs/>
        </w:rPr>
      </w:pPr>
    </w:p>
    <w:p w14:paraId="4138FBB4" w14:textId="77777777" w:rsidR="0060170D" w:rsidRPr="00DA6698" w:rsidRDefault="0060170D" w:rsidP="0060170D">
      <w:pPr>
        <w:numPr>
          <w:ilvl w:val="0"/>
          <w:numId w:val="64"/>
        </w:numPr>
        <w:jc w:val="both"/>
        <w:rPr>
          <w:bCs/>
        </w:rPr>
      </w:pPr>
      <w:r w:rsidRPr="00DA6698">
        <w:rPr>
          <w:bCs/>
        </w:rPr>
        <w:t>Tập thể lớp GD18, đã cùng tôi học và làm việc trong suốt khoảng thời gian làm nên sản phẩm, giúp đỡ tôi rất nhiều khi gặp khó khăn.</w:t>
      </w:r>
    </w:p>
    <w:p w14:paraId="421CF199" w14:textId="77777777" w:rsidR="0060170D" w:rsidRPr="00DA6698" w:rsidRDefault="0060170D" w:rsidP="0060170D">
      <w:pPr>
        <w:pStyle w:val="ListParagraph"/>
        <w:rPr>
          <w:bCs/>
        </w:rPr>
      </w:pPr>
    </w:p>
    <w:p w14:paraId="6B6D3FD0" w14:textId="77777777" w:rsidR="0060170D" w:rsidRPr="00DA6698" w:rsidRDefault="0060170D" w:rsidP="0060170D">
      <w:pPr>
        <w:ind w:left="1440"/>
        <w:jc w:val="right"/>
        <w:rPr>
          <w:bCs/>
        </w:rPr>
      </w:pPr>
      <w:r w:rsidRPr="00DA6698">
        <w:rPr>
          <w:bCs/>
        </w:rPr>
        <w:t>Xin chân thành cảm ơn tất cả mọi người !</w:t>
      </w:r>
    </w:p>
    <w:p w14:paraId="59360878" w14:textId="77777777" w:rsidR="0060170D" w:rsidRDefault="0060170D" w:rsidP="0060170D">
      <w:pPr>
        <w:ind w:left="360"/>
        <w:jc w:val="both"/>
        <w:rPr>
          <w:b/>
        </w:rPr>
      </w:pPr>
    </w:p>
    <w:p w14:paraId="08EFD1D1" w14:textId="77777777" w:rsidR="0060170D" w:rsidRDefault="0060170D" w:rsidP="0060170D">
      <w:pPr>
        <w:ind w:left="360"/>
        <w:jc w:val="both"/>
        <w:rPr>
          <w:b/>
        </w:rPr>
      </w:pPr>
    </w:p>
    <w:p w14:paraId="7350F9D1" w14:textId="77777777" w:rsidR="0060170D" w:rsidRDefault="0060170D" w:rsidP="0060170D">
      <w:pPr>
        <w:ind w:left="360"/>
        <w:jc w:val="both"/>
        <w:rPr>
          <w:b/>
        </w:rPr>
      </w:pPr>
    </w:p>
    <w:p w14:paraId="467C3E0C" w14:textId="77777777" w:rsidR="0060170D" w:rsidRPr="0056191F" w:rsidRDefault="0060170D" w:rsidP="0060170D">
      <w:pPr>
        <w:spacing w:before="120" w:line="360" w:lineRule="auto"/>
        <w:ind w:left="6120"/>
        <w:jc w:val="center"/>
        <w:rPr>
          <w:b/>
        </w:rPr>
      </w:pPr>
      <w:r>
        <w:rPr>
          <w:b/>
        </w:rPr>
        <w:t>Nhóm sinh viên</w:t>
      </w:r>
      <w:r>
        <w:br w:type="page"/>
      </w:r>
    </w:p>
    <w:tbl>
      <w:tblPr>
        <w:tblW w:w="9636" w:type="dxa"/>
        <w:jc w:val="center"/>
        <w:tblLook w:val="04A0" w:firstRow="1" w:lastRow="0" w:firstColumn="1" w:lastColumn="0" w:noHBand="0" w:noVBand="1"/>
      </w:tblPr>
      <w:tblGrid>
        <w:gridCol w:w="4571"/>
        <w:gridCol w:w="5065"/>
      </w:tblGrid>
      <w:tr w:rsidR="0060170D" w:rsidRPr="007B0717" w14:paraId="7718E931" w14:textId="77777777" w:rsidTr="0060170D">
        <w:trPr>
          <w:trHeight w:val="1543"/>
          <w:jc w:val="center"/>
        </w:trPr>
        <w:tc>
          <w:tcPr>
            <w:tcW w:w="4571" w:type="dxa"/>
            <w:shd w:val="clear" w:color="auto" w:fill="auto"/>
          </w:tcPr>
          <w:p w14:paraId="276520D0" w14:textId="77777777" w:rsidR="0060170D" w:rsidRPr="007B0717" w:rsidRDefault="0060170D" w:rsidP="0060170D">
            <w:pPr>
              <w:spacing w:line="360" w:lineRule="auto"/>
              <w:jc w:val="center"/>
              <w:rPr>
                <w:sz w:val="22"/>
                <w:szCs w:val="22"/>
              </w:rPr>
            </w:pPr>
            <w:r w:rsidRPr="007B0717">
              <w:rPr>
                <w:sz w:val="22"/>
                <w:szCs w:val="22"/>
              </w:rPr>
              <w:lastRenderedPageBreak/>
              <w:br w:type="page"/>
            </w:r>
            <w:r w:rsidRPr="007B0717">
              <w:rPr>
                <w:sz w:val="22"/>
                <w:szCs w:val="22"/>
              </w:rPr>
              <w:br w:type="page"/>
            </w:r>
            <w:r>
              <w:rPr>
                <w:sz w:val="24"/>
                <w:szCs w:val="24"/>
              </w:rPr>
              <w:t>HỌC VIỆN VTC ACADEMY - HCMC</w:t>
            </w:r>
          </w:p>
          <w:p w14:paraId="6DA885DB" w14:textId="77777777" w:rsidR="0060170D" w:rsidRPr="007B0717" w:rsidRDefault="003904B1" w:rsidP="0060170D">
            <w:pPr>
              <w:spacing w:line="360" w:lineRule="auto"/>
              <w:jc w:val="center"/>
              <w:rPr>
                <w:b/>
                <w:sz w:val="22"/>
                <w:szCs w:val="22"/>
              </w:rPr>
            </w:pPr>
            <w:r>
              <w:rPr>
                <w:b/>
                <w:noProof/>
                <w:sz w:val="22"/>
                <w:szCs w:val="22"/>
                <w:lang w:val="vi-VN" w:eastAsia="vi-VN"/>
              </w:rPr>
              <w:pict w14:anchorId="1664511A">
                <v:line id="_x0000_s1201" style="position:absolute;left:0;text-align:left;z-index:251660288;mso-position-horizontal-relative:text;mso-position-vertical-relative:text" from="38.3pt,22.35pt" to="182.3pt,22.35pt"/>
              </w:pict>
            </w:r>
            <w:r w:rsidR="0060170D">
              <w:rPr>
                <w:b/>
                <w:bCs/>
                <w:sz w:val="24"/>
                <w:szCs w:val="24"/>
              </w:rPr>
              <w:t>BỘ MÔN LẬP TRÌNH</w:t>
            </w:r>
          </w:p>
        </w:tc>
        <w:tc>
          <w:tcPr>
            <w:tcW w:w="5065" w:type="dxa"/>
            <w:shd w:val="clear" w:color="auto" w:fill="auto"/>
          </w:tcPr>
          <w:p w14:paraId="75240888" w14:textId="77777777" w:rsidR="0060170D" w:rsidRPr="007B0717" w:rsidRDefault="0060170D" w:rsidP="0060170D">
            <w:pPr>
              <w:spacing w:line="360" w:lineRule="auto"/>
              <w:jc w:val="center"/>
              <w:rPr>
                <w:b/>
                <w:sz w:val="22"/>
                <w:szCs w:val="22"/>
              </w:rPr>
            </w:pPr>
            <w:r w:rsidRPr="007B0717">
              <w:rPr>
                <w:b/>
                <w:sz w:val="22"/>
                <w:szCs w:val="22"/>
              </w:rPr>
              <w:t>CỘNG HÒA XÃ HỘI CHỦ NGHĨA VIỆT NAM</w:t>
            </w:r>
          </w:p>
          <w:p w14:paraId="026851DB" w14:textId="77777777" w:rsidR="0060170D" w:rsidRPr="007B0717" w:rsidRDefault="003904B1" w:rsidP="0060170D">
            <w:pPr>
              <w:spacing w:line="360" w:lineRule="auto"/>
              <w:jc w:val="center"/>
              <w:rPr>
                <w:b/>
                <w:sz w:val="22"/>
                <w:szCs w:val="22"/>
              </w:rPr>
            </w:pPr>
            <w:r>
              <w:rPr>
                <w:noProof/>
                <w:sz w:val="22"/>
                <w:szCs w:val="22"/>
              </w:rPr>
              <w:pict w14:anchorId="21880001">
                <v:line id="_x0000_s1200" style="position:absolute;left:0;text-align:left;z-index:251659264" from="64pt,23.05pt" to="208pt,23.05pt"/>
              </w:pict>
            </w:r>
            <w:r w:rsidR="0060170D" w:rsidRPr="007B0717">
              <w:rPr>
                <w:b/>
                <w:sz w:val="22"/>
                <w:szCs w:val="22"/>
              </w:rPr>
              <w:t>Độc Lập - Tự Do - Hạnh Phúc</w:t>
            </w:r>
          </w:p>
        </w:tc>
      </w:tr>
    </w:tbl>
    <w:p w14:paraId="11B6E435" w14:textId="77777777" w:rsidR="0060170D" w:rsidRPr="007B0717" w:rsidRDefault="0060170D" w:rsidP="0060170D">
      <w:pPr>
        <w:spacing w:before="240"/>
        <w:jc w:val="center"/>
        <w:rPr>
          <w:b/>
          <w:sz w:val="28"/>
          <w:szCs w:val="28"/>
        </w:rPr>
      </w:pPr>
      <w:r>
        <w:rPr>
          <w:b/>
          <w:sz w:val="28"/>
          <w:szCs w:val="28"/>
        </w:rPr>
        <w:t>TỔNG QUAN ĐỒ ÁN</w:t>
      </w:r>
    </w:p>
    <w:p w14:paraId="305D82EC" w14:textId="77777777" w:rsidR="0060170D" w:rsidRDefault="0060170D" w:rsidP="0060170D">
      <w:pPr>
        <w:spacing w:after="200" w:line="276" w:lineRule="auto"/>
      </w:pPr>
    </w:p>
    <w:tbl>
      <w:tblPr>
        <w:tblW w:w="9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56"/>
        <w:gridCol w:w="4757"/>
      </w:tblGrid>
      <w:tr w:rsidR="0060170D" w:rsidRPr="007B0717" w14:paraId="2147A7D5" w14:textId="77777777" w:rsidTr="0060170D">
        <w:trPr>
          <w:jc w:val="center"/>
        </w:trPr>
        <w:tc>
          <w:tcPr>
            <w:tcW w:w="9513" w:type="dxa"/>
            <w:gridSpan w:val="2"/>
          </w:tcPr>
          <w:p w14:paraId="0E745E05" w14:textId="1C293EB6" w:rsidR="0060170D" w:rsidRPr="003C24E6" w:rsidRDefault="0060170D" w:rsidP="0060170D">
            <w:pPr>
              <w:spacing w:before="120" w:line="360" w:lineRule="auto"/>
              <w:rPr>
                <w:bCs/>
              </w:rPr>
            </w:pPr>
            <w:r w:rsidRPr="007B0717">
              <w:rPr>
                <w:b/>
              </w:rPr>
              <w:t xml:space="preserve">TÊN ĐỀ TÀI: </w:t>
            </w:r>
            <w:r w:rsidR="003C24E6">
              <w:rPr>
                <w:bCs/>
              </w:rPr>
              <w:t>GAME MOBILE 2D</w:t>
            </w:r>
          </w:p>
        </w:tc>
      </w:tr>
      <w:tr w:rsidR="0060170D" w:rsidRPr="007B0717" w14:paraId="7738D783" w14:textId="77777777" w:rsidTr="0060170D">
        <w:trPr>
          <w:jc w:val="center"/>
        </w:trPr>
        <w:tc>
          <w:tcPr>
            <w:tcW w:w="9513" w:type="dxa"/>
            <w:gridSpan w:val="2"/>
          </w:tcPr>
          <w:p w14:paraId="54FE4AD4" w14:textId="77777777" w:rsidR="0060170D" w:rsidRPr="007B0717" w:rsidRDefault="0060170D" w:rsidP="0060170D">
            <w:pPr>
              <w:spacing w:line="360" w:lineRule="auto"/>
              <w:rPr>
                <w:b/>
              </w:rPr>
            </w:pPr>
            <w:r>
              <w:rPr>
                <w:b/>
              </w:rPr>
              <w:t>Giảng viên</w:t>
            </w:r>
            <w:r w:rsidRPr="007B0717">
              <w:rPr>
                <w:b/>
              </w:rPr>
              <w:t xml:space="preserve"> hướng dẫn: </w:t>
            </w:r>
          </w:p>
          <w:p w14:paraId="3A89868D" w14:textId="4242ADA6" w:rsidR="0060170D" w:rsidRPr="007B0717" w:rsidRDefault="003C24E6" w:rsidP="0060170D">
            <w:pPr>
              <w:spacing w:line="360" w:lineRule="auto"/>
            </w:pPr>
            <w:r>
              <w:t>HỒ NGUYÊN HOÀNG PHƯƠNG</w:t>
            </w:r>
          </w:p>
          <w:p w14:paraId="48FB9967" w14:textId="77777777" w:rsidR="0060170D" w:rsidRPr="007B0717" w:rsidRDefault="0060170D" w:rsidP="0060170D">
            <w:pPr>
              <w:spacing w:line="360" w:lineRule="auto"/>
              <w:rPr>
                <w:b/>
              </w:rPr>
            </w:pPr>
            <w:r>
              <w:t>………………………….</w:t>
            </w:r>
          </w:p>
        </w:tc>
      </w:tr>
      <w:tr w:rsidR="0060170D" w:rsidRPr="007B0717" w14:paraId="460E8E89" w14:textId="77777777" w:rsidTr="0060170D">
        <w:trPr>
          <w:jc w:val="center"/>
        </w:trPr>
        <w:tc>
          <w:tcPr>
            <w:tcW w:w="9513" w:type="dxa"/>
            <w:gridSpan w:val="2"/>
          </w:tcPr>
          <w:p w14:paraId="5AB0A749" w14:textId="1AF7C51B" w:rsidR="0060170D" w:rsidRPr="007B0717" w:rsidRDefault="0060170D" w:rsidP="0060170D">
            <w:pPr>
              <w:spacing w:before="120" w:line="360" w:lineRule="auto"/>
            </w:pPr>
            <w:r w:rsidRPr="007B0717">
              <w:rPr>
                <w:b/>
              </w:rPr>
              <w:t xml:space="preserve">Thời gian thực hiện: </w:t>
            </w:r>
            <w:r w:rsidR="003C24E6" w:rsidRPr="003C24E6">
              <w:rPr>
                <w:bCs/>
              </w:rPr>
              <w:t>30 NGÀY</w:t>
            </w:r>
          </w:p>
        </w:tc>
      </w:tr>
      <w:tr w:rsidR="0060170D" w:rsidRPr="007B0717" w14:paraId="4FF4CECA" w14:textId="77777777" w:rsidTr="0060170D">
        <w:trPr>
          <w:jc w:val="center"/>
        </w:trPr>
        <w:tc>
          <w:tcPr>
            <w:tcW w:w="9513" w:type="dxa"/>
            <w:gridSpan w:val="2"/>
          </w:tcPr>
          <w:p w14:paraId="377EF0A4" w14:textId="77777777" w:rsidR="0060170D" w:rsidRPr="007B0717" w:rsidRDefault="0060170D" w:rsidP="0060170D">
            <w:pPr>
              <w:spacing w:line="360" w:lineRule="auto"/>
              <w:rPr>
                <w:b/>
              </w:rPr>
            </w:pPr>
            <w:r>
              <w:rPr>
                <w:b/>
              </w:rPr>
              <w:t>Học viên</w:t>
            </w:r>
            <w:r w:rsidRPr="007B0717">
              <w:rPr>
                <w:b/>
              </w:rPr>
              <w:t xml:space="preserve"> thực hiện:</w:t>
            </w:r>
          </w:p>
          <w:p w14:paraId="1BE29960" w14:textId="32CFA9EF" w:rsidR="0060170D" w:rsidRDefault="003C24E6" w:rsidP="0060170D">
            <w:pPr>
              <w:spacing w:line="360" w:lineRule="auto"/>
            </w:pPr>
            <w:r>
              <w:t>NGUYỄN MẠNH QUỲNH</w:t>
            </w:r>
          </w:p>
          <w:p w14:paraId="63B7144F" w14:textId="60F667B8" w:rsidR="003C24E6" w:rsidRDefault="003C24E6" w:rsidP="0060170D">
            <w:pPr>
              <w:spacing w:line="360" w:lineRule="auto"/>
            </w:pPr>
            <w:r>
              <w:t>HÀ NGUYỄN HOÀNG DUY</w:t>
            </w:r>
          </w:p>
          <w:p w14:paraId="67F5E46B" w14:textId="13BDBA66" w:rsidR="003C24E6" w:rsidRPr="007B0717" w:rsidRDefault="003C24E6" w:rsidP="0060170D">
            <w:pPr>
              <w:spacing w:line="360" w:lineRule="auto"/>
            </w:pPr>
            <w:r>
              <w:t>TRẦN CÔNG TÂN</w:t>
            </w:r>
          </w:p>
          <w:p w14:paraId="5F22AA86" w14:textId="77777777" w:rsidR="0060170D" w:rsidRPr="007B0717" w:rsidRDefault="0060170D" w:rsidP="0060170D">
            <w:pPr>
              <w:spacing w:line="360" w:lineRule="auto"/>
            </w:pPr>
            <w:r>
              <w:t>………………………….</w:t>
            </w:r>
          </w:p>
        </w:tc>
      </w:tr>
      <w:tr w:rsidR="0060170D" w:rsidRPr="007B0717" w14:paraId="759E13CA" w14:textId="77777777" w:rsidTr="0060170D">
        <w:trPr>
          <w:jc w:val="center"/>
        </w:trPr>
        <w:tc>
          <w:tcPr>
            <w:tcW w:w="9513" w:type="dxa"/>
            <w:gridSpan w:val="2"/>
          </w:tcPr>
          <w:p w14:paraId="056511C7" w14:textId="682910E5" w:rsidR="0060170D" w:rsidRDefault="0060170D" w:rsidP="003C24E6">
            <w:pPr>
              <w:spacing w:before="120" w:after="120" w:line="360" w:lineRule="auto"/>
              <w:rPr>
                <w:bCs/>
              </w:rPr>
            </w:pPr>
            <w:r w:rsidRPr="007B0717">
              <w:rPr>
                <w:b/>
              </w:rPr>
              <w:t xml:space="preserve">Nội dung đề tài: </w:t>
            </w:r>
            <w:r w:rsidR="003C24E6" w:rsidRPr="003C24E6">
              <w:rPr>
                <w:bCs/>
              </w:rPr>
              <w:t xml:space="preserve">MOBILE GAME 2D – </w:t>
            </w:r>
            <w:r w:rsidR="00832430">
              <w:rPr>
                <w:bCs/>
              </w:rPr>
              <w:t>HYPER CASUAL GAME</w:t>
            </w:r>
          </w:p>
          <w:p w14:paraId="1167A49C" w14:textId="77777777" w:rsidR="0053350F" w:rsidRPr="007B0717" w:rsidRDefault="0053350F" w:rsidP="0053350F">
            <w:pPr>
              <w:spacing w:before="120" w:line="360" w:lineRule="auto"/>
              <w:rPr>
                <w:b/>
              </w:rPr>
            </w:pPr>
            <w:r w:rsidRPr="007B0717">
              <w:rPr>
                <w:b/>
              </w:rPr>
              <w:t>Mục tiêu</w:t>
            </w:r>
          </w:p>
          <w:p w14:paraId="5F3A2D36" w14:textId="0B88CCAF" w:rsidR="0053350F" w:rsidRPr="007B0717" w:rsidRDefault="0053350F" w:rsidP="0053350F">
            <w:pPr>
              <w:spacing w:after="120" w:line="360" w:lineRule="auto"/>
            </w:pPr>
            <w:r>
              <w:rPr>
                <w:i/>
              </w:rPr>
              <w:t>Hoàn thiện sản phẩm game mobile 2D, có thể chạy được trên</w:t>
            </w:r>
            <w:r w:rsidR="00832430">
              <w:rPr>
                <w:i/>
              </w:rPr>
              <w:t xml:space="preserve"> PC,</w:t>
            </w:r>
            <w:r>
              <w:rPr>
                <w:i/>
              </w:rPr>
              <w:t xml:space="preserve"> android và iOS</w:t>
            </w:r>
          </w:p>
          <w:p w14:paraId="5D4B83CA" w14:textId="2C6A500C" w:rsidR="0053350F" w:rsidRPr="0053350F" w:rsidRDefault="0053350F" w:rsidP="0053350F">
            <w:pPr>
              <w:spacing w:before="120" w:line="360" w:lineRule="auto"/>
              <w:rPr>
                <w:bCs/>
              </w:rPr>
            </w:pPr>
            <w:r w:rsidRPr="007B0717">
              <w:rPr>
                <w:b/>
              </w:rPr>
              <w:t>Phương pháp thực hiện</w:t>
            </w:r>
            <w:r>
              <w:rPr>
                <w:b/>
              </w:rPr>
              <w:t xml:space="preserve">: </w:t>
            </w:r>
            <w:r w:rsidRPr="0053350F">
              <w:rPr>
                <w:bCs/>
              </w:rPr>
              <w:t xml:space="preserve">Sử dụng </w:t>
            </w:r>
            <w:r w:rsidR="00832430">
              <w:rPr>
                <w:bCs/>
              </w:rPr>
              <w:t>Unity3d</w:t>
            </w:r>
            <w:r w:rsidRPr="0053350F">
              <w:rPr>
                <w:bCs/>
              </w:rPr>
              <w:t xml:space="preserve"> Engine và</w:t>
            </w:r>
            <w:r w:rsidR="00832430">
              <w:rPr>
                <w:bCs/>
              </w:rPr>
              <w:t xml:space="preserve"> C#,</w:t>
            </w:r>
            <w:r w:rsidRPr="0053350F">
              <w:rPr>
                <w:bCs/>
              </w:rPr>
              <w:t xml:space="preserve"> C++</w:t>
            </w:r>
            <w:r w:rsidR="00832430">
              <w:rPr>
                <w:bCs/>
              </w:rPr>
              <w:t xml:space="preserve">, Scala và Ruby </w:t>
            </w:r>
          </w:p>
          <w:p w14:paraId="350BBC11" w14:textId="77777777" w:rsidR="0053350F" w:rsidRPr="007B0717" w:rsidRDefault="0053350F" w:rsidP="0053350F">
            <w:pPr>
              <w:spacing w:before="120" w:line="360" w:lineRule="auto"/>
              <w:rPr>
                <w:b/>
              </w:rPr>
            </w:pPr>
            <w:r w:rsidRPr="007B0717">
              <w:rPr>
                <w:b/>
              </w:rPr>
              <w:t>Kết quả mong đợi</w:t>
            </w:r>
          </w:p>
          <w:p w14:paraId="1E3AB04B" w14:textId="103CD8C4" w:rsidR="0053350F" w:rsidRPr="007B0717" w:rsidRDefault="0053350F" w:rsidP="0053350F">
            <w:pPr>
              <w:spacing w:line="276" w:lineRule="auto"/>
              <w:rPr>
                <w:i/>
              </w:rPr>
            </w:pPr>
            <w:r w:rsidRPr="007B0717">
              <w:rPr>
                <w:i/>
              </w:rPr>
              <w:t>Nội dung lý thuyết</w:t>
            </w:r>
            <w:r>
              <w:rPr>
                <w:i/>
              </w:rPr>
              <w:t>: Ứng dụng được lý thuyết lập trình C++</w:t>
            </w:r>
            <w:r w:rsidR="00832430">
              <w:rPr>
                <w:i/>
              </w:rPr>
              <w:t>, C#</w:t>
            </w:r>
            <w:r>
              <w:rPr>
                <w:i/>
              </w:rPr>
              <w:t xml:space="preserve"> và sử dụng game engine</w:t>
            </w:r>
          </w:p>
          <w:p w14:paraId="29D1EDD7" w14:textId="56C12F66" w:rsidR="0053350F" w:rsidRPr="000C7C03" w:rsidRDefault="0053350F" w:rsidP="0053350F">
            <w:pPr>
              <w:spacing w:before="120" w:after="120" w:line="360" w:lineRule="auto"/>
              <w:rPr>
                <w:i/>
              </w:rPr>
            </w:pPr>
            <w:r w:rsidRPr="007B0717">
              <w:rPr>
                <w:i/>
              </w:rPr>
              <w:t>Ứng dụng</w:t>
            </w:r>
            <w:r>
              <w:rPr>
                <w:i/>
              </w:rPr>
              <w:t xml:space="preserve">: Game có thể chạy trên </w:t>
            </w:r>
            <w:r w:rsidR="00832430">
              <w:rPr>
                <w:i/>
              </w:rPr>
              <w:t>đa</w:t>
            </w:r>
            <w:r>
              <w:rPr>
                <w:i/>
              </w:rPr>
              <w:t xml:space="preserve"> nền tảng là android và iOS</w:t>
            </w:r>
          </w:p>
        </w:tc>
      </w:tr>
      <w:tr w:rsidR="0060170D" w:rsidRPr="007B0717" w14:paraId="2AACFD3C" w14:textId="77777777" w:rsidTr="0060170D">
        <w:trPr>
          <w:jc w:val="center"/>
        </w:trPr>
        <w:tc>
          <w:tcPr>
            <w:tcW w:w="9513" w:type="dxa"/>
            <w:gridSpan w:val="2"/>
          </w:tcPr>
          <w:p w14:paraId="4C6A1F8C" w14:textId="77777777" w:rsidR="0060170D" w:rsidRPr="007B0717" w:rsidRDefault="0060170D" w:rsidP="0060170D">
            <w:pPr>
              <w:spacing w:before="120" w:line="360" w:lineRule="auto"/>
              <w:rPr>
                <w:b/>
              </w:rPr>
            </w:pPr>
            <w:r w:rsidRPr="007B0717">
              <w:rPr>
                <w:b/>
              </w:rPr>
              <w:t>Kế hoạch thực hiện:</w:t>
            </w:r>
          </w:p>
          <w:p w14:paraId="1E491EBE" w14:textId="23C4071E" w:rsidR="0060170D" w:rsidRDefault="0060170D" w:rsidP="0060170D">
            <w:pPr>
              <w:spacing w:line="276" w:lineRule="auto"/>
              <w:rPr>
                <w:i/>
              </w:rPr>
            </w:pPr>
            <w:r w:rsidRPr="00957E98">
              <w:rPr>
                <w:i/>
              </w:rPr>
              <w:t>Kế hoạch làm việc:</w:t>
            </w:r>
          </w:p>
          <w:p w14:paraId="0747C19E" w14:textId="5EE48596" w:rsidR="003C24E6" w:rsidRDefault="003C24E6" w:rsidP="003C24E6">
            <w:pPr>
              <w:spacing w:line="276" w:lineRule="auto"/>
              <w:ind w:firstLine="610"/>
              <w:jc w:val="both"/>
              <w:rPr>
                <w:bCs/>
              </w:rPr>
            </w:pPr>
            <w:r>
              <w:rPr>
                <w:bCs/>
              </w:rPr>
              <w:t>1/</w:t>
            </w:r>
            <w:r w:rsidR="00D76859">
              <w:rPr>
                <w:bCs/>
              </w:rPr>
              <w:t>2</w:t>
            </w:r>
            <w:r>
              <w:rPr>
                <w:bCs/>
              </w:rPr>
              <w:t xml:space="preserve"> đến 2/</w:t>
            </w:r>
            <w:r w:rsidR="00D76859">
              <w:rPr>
                <w:bCs/>
              </w:rPr>
              <w:t>2</w:t>
            </w:r>
            <w:r>
              <w:rPr>
                <w:bCs/>
              </w:rPr>
              <w:t>: Lên ý tưởng trò chơi, xem các trò chơi ra đời trước cùng thể loại</w:t>
            </w:r>
          </w:p>
          <w:p w14:paraId="66DB75A1" w14:textId="2940B154" w:rsidR="003C24E6" w:rsidRDefault="003C24E6" w:rsidP="003C24E6">
            <w:pPr>
              <w:spacing w:line="276" w:lineRule="auto"/>
              <w:ind w:firstLine="610"/>
              <w:jc w:val="both"/>
              <w:rPr>
                <w:bCs/>
              </w:rPr>
            </w:pPr>
            <w:r>
              <w:rPr>
                <w:bCs/>
              </w:rPr>
              <w:t>3/</w:t>
            </w:r>
            <w:r w:rsidR="00D76859">
              <w:rPr>
                <w:bCs/>
              </w:rPr>
              <w:t>2</w:t>
            </w:r>
            <w:r>
              <w:rPr>
                <w:bCs/>
              </w:rPr>
              <w:t>: Lên cốt truyện và các màn chơi</w:t>
            </w:r>
          </w:p>
          <w:p w14:paraId="0C3C9A47" w14:textId="7B173067" w:rsidR="003C24E6" w:rsidRDefault="003C24E6" w:rsidP="003C24E6">
            <w:pPr>
              <w:spacing w:line="276" w:lineRule="auto"/>
              <w:ind w:firstLine="610"/>
              <w:jc w:val="both"/>
              <w:rPr>
                <w:bCs/>
              </w:rPr>
            </w:pPr>
            <w:r>
              <w:rPr>
                <w:bCs/>
              </w:rPr>
              <w:t>4/</w:t>
            </w:r>
            <w:r w:rsidR="00D76859">
              <w:rPr>
                <w:bCs/>
              </w:rPr>
              <w:t>2</w:t>
            </w:r>
            <w:r>
              <w:rPr>
                <w:bCs/>
              </w:rPr>
              <w:t xml:space="preserve"> đến 6/</w:t>
            </w:r>
            <w:r w:rsidR="00D76859">
              <w:rPr>
                <w:bCs/>
              </w:rPr>
              <w:t>2</w:t>
            </w:r>
            <w:r>
              <w:rPr>
                <w:bCs/>
              </w:rPr>
              <w:t xml:space="preserve">: Lên game design document, setup các công cụ sẽ sử dụng, tạo và build </w:t>
            </w:r>
            <w:r>
              <w:rPr>
                <w:bCs/>
              </w:rPr>
              <w:lastRenderedPageBreak/>
              <w:t>game helloworld</w:t>
            </w:r>
          </w:p>
          <w:p w14:paraId="0BF741C8" w14:textId="6D8AFFE7" w:rsidR="003C24E6" w:rsidRDefault="003C24E6" w:rsidP="003C24E6">
            <w:pPr>
              <w:spacing w:line="276" w:lineRule="auto"/>
              <w:ind w:firstLine="610"/>
              <w:jc w:val="both"/>
              <w:rPr>
                <w:bCs/>
              </w:rPr>
            </w:pPr>
            <w:r>
              <w:rPr>
                <w:bCs/>
              </w:rPr>
              <w:t>6/</w:t>
            </w:r>
            <w:r w:rsidR="00D76859">
              <w:rPr>
                <w:bCs/>
              </w:rPr>
              <w:t>2</w:t>
            </w:r>
            <w:r>
              <w:rPr>
                <w:bCs/>
              </w:rPr>
              <w:t xml:space="preserve"> đến 7/</w:t>
            </w:r>
            <w:r w:rsidR="00D76859">
              <w:rPr>
                <w:bCs/>
              </w:rPr>
              <w:t>2</w:t>
            </w:r>
            <w:r>
              <w:rPr>
                <w:bCs/>
              </w:rPr>
              <w:t>: Phân chia các task và người thực hiện, setup deadline, yêu cầu,… lên công cụ làm việc nhóm</w:t>
            </w:r>
          </w:p>
          <w:p w14:paraId="27A33AAC" w14:textId="3B968AA6" w:rsidR="003C24E6" w:rsidRDefault="003C24E6" w:rsidP="003C24E6">
            <w:pPr>
              <w:spacing w:line="276" w:lineRule="auto"/>
              <w:ind w:firstLine="610"/>
              <w:jc w:val="both"/>
              <w:rPr>
                <w:bCs/>
              </w:rPr>
            </w:pPr>
            <w:r>
              <w:rPr>
                <w:bCs/>
              </w:rPr>
              <w:t>7/</w:t>
            </w:r>
            <w:r w:rsidR="00D76859">
              <w:rPr>
                <w:bCs/>
              </w:rPr>
              <w:t>2</w:t>
            </w:r>
            <w:r>
              <w:rPr>
                <w:bCs/>
              </w:rPr>
              <w:t xml:space="preserve"> đến 25/</w:t>
            </w:r>
            <w:r w:rsidR="00D76859">
              <w:rPr>
                <w:bCs/>
              </w:rPr>
              <w:t>2</w:t>
            </w:r>
            <w:r>
              <w:rPr>
                <w:bCs/>
              </w:rPr>
              <w:t>: Hoàn thành các task đã lên, build và hoàn thiện game</w:t>
            </w:r>
          </w:p>
          <w:p w14:paraId="3C0EA7FC" w14:textId="20E21325" w:rsidR="003C24E6" w:rsidRDefault="003C24E6" w:rsidP="003C24E6">
            <w:pPr>
              <w:spacing w:line="276" w:lineRule="auto"/>
              <w:ind w:firstLine="610"/>
              <w:jc w:val="both"/>
              <w:rPr>
                <w:bCs/>
              </w:rPr>
            </w:pPr>
            <w:r>
              <w:rPr>
                <w:bCs/>
              </w:rPr>
              <w:t>25/</w:t>
            </w:r>
            <w:r w:rsidR="00D76859">
              <w:rPr>
                <w:bCs/>
              </w:rPr>
              <w:t>2</w:t>
            </w:r>
            <w:r>
              <w:rPr>
                <w:bCs/>
              </w:rPr>
              <w:t xml:space="preserve"> đến 27/</w:t>
            </w:r>
            <w:r w:rsidR="00D76859">
              <w:rPr>
                <w:bCs/>
              </w:rPr>
              <w:t>2</w:t>
            </w:r>
            <w:r>
              <w:rPr>
                <w:bCs/>
              </w:rPr>
              <w:t>: Chơi thử và kiểm tra lại game</w:t>
            </w:r>
          </w:p>
          <w:p w14:paraId="3251CD8F" w14:textId="211BBF71" w:rsidR="003C24E6" w:rsidRPr="003C24E6" w:rsidRDefault="003C24E6" w:rsidP="003C24E6">
            <w:pPr>
              <w:spacing w:line="276" w:lineRule="auto"/>
              <w:ind w:firstLine="610"/>
              <w:jc w:val="both"/>
              <w:rPr>
                <w:bCs/>
              </w:rPr>
            </w:pPr>
            <w:r>
              <w:rPr>
                <w:bCs/>
              </w:rPr>
              <w:t>27/</w:t>
            </w:r>
            <w:r w:rsidR="00D76859">
              <w:rPr>
                <w:bCs/>
              </w:rPr>
              <w:t>2</w:t>
            </w:r>
            <w:r>
              <w:rPr>
                <w:bCs/>
              </w:rPr>
              <w:t xml:space="preserve"> đến 1/</w:t>
            </w:r>
            <w:r w:rsidR="00D76859">
              <w:rPr>
                <w:bCs/>
              </w:rPr>
              <w:t>3</w:t>
            </w:r>
            <w:r>
              <w:rPr>
                <w:bCs/>
              </w:rPr>
              <w:t>: Chuẩn bị báo cáo, chạy thử game trên các thiết bị</w:t>
            </w:r>
          </w:p>
          <w:p w14:paraId="762D338A" w14:textId="7C8FDBF3" w:rsidR="0060170D" w:rsidRDefault="0060170D" w:rsidP="0060170D">
            <w:pPr>
              <w:spacing w:before="120" w:line="276" w:lineRule="auto"/>
              <w:rPr>
                <w:i/>
              </w:rPr>
            </w:pPr>
            <w:r w:rsidRPr="00957E98">
              <w:rPr>
                <w:i/>
              </w:rPr>
              <w:t xml:space="preserve">Phân công công việc: </w:t>
            </w:r>
          </w:p>
          <w:p w14:paraId="1B17EEB1" w14:textId="0E45DC01" w:rsidR="003C24E6" w:rsidRDefault="003C24E6" w:rsidP="003C24E6">
            <w:pPr>
              <w:spacing w:line="276" w:lineRule="auto"/>
              <w:ind w:firstLine="610"/>
              <w:jc w:val="both"/>
              <w:rPr>
                <w:bCs/>
              </w:rPr>
            </w:pPr>
            <w:r>
              <w:rPr>
                <w:bCs/>
              </w:rPr>
              <w:t>Programmer: Nguyễn Mạnh Quỳnh</w:t>
            </w:r>
            <w:r w:rsidR="00D76859">
              <w:rPr>
                <w:bCs/>
              </w:rPr>
              <w:t>, Hà Nguyên Hoàng Duy</w:t>
            </w:r>
          </w:p>
          <w:p w14:paraId="002CB939" w14:textId="03D049CA" w:rsidR="003C24E6" w:rsidRDefault="00D76859" w:rsidP="003C24E6">
            <w:pPr>
              <w:spacing w:line="276" w:lineRule="auto"/>
              <w:ind w:firstLine="610"/>
              <w:jc w:val="both"/>
              <w:rPr>
                <w:bCs/>
              </w:rPr>
            </w:pPr>
            <w:r>
              <w:rPr>
                <w:bCs/>
              </w:rPr>
              <w:t>Object</w:t>
            </w:r>
            <w:r w:rsidR="003C24E6">
              <w:rPr>
                <w:bCs/>
              </w:rPr>
              <w:t xml:space="preserve"> Designer: Trần Công Tân</w:t>
            </w:r>
            <w:r>
              <w:rPr>
                <w:bCs/>
              </w:rPr>
              <w:t>, Nguyễn Mạnh Quỳnh</w:t>
            </w:r>
          </w:p>
          <w:p w14:paraId="1A9EC7DE" w14:textId="68AB7B4F" w:rsidR="003C24E6" w:rsidRDefault="003C24E6" w:rsidP="003C24E6">
            <w:pPr>
              <w:spacing w:line="276" w:lineRule="auto"/>
              <w:ind w:firstLine="610"/>
              <w:jc w:val="both"/>
              <w:rPr>
                <w:bCs/>
              </w:rPr>
            </w:pPr>
            <w:r w:rsidRPr="003C24E6">
              <w:rPr>
                <w:bCs/>
              </w:rPr>
              <w:t>Algorithms and Techniques</w:t>
            </w:r>
            <w:r>
              <w:rPr>
                <w:bCs/>
              </w:rPr>
              <w:t>: Hà Nguyễn Hoàng Duy</w:t>
            </w:r>
          </w:p>
          <w:p w14:paraId="15A676FE" w14:textId="660768C0" w:rsidR="00D76859" w:rsidRDefault="00D76859" w:rsidP="003C24E6">
            <w:pPr>
              <w:spacing w:line="276" w:lineRule="auto"/>
              <w:ind w:firstLine="610"/>
              <w:jc w:val="both"/>
              <w:rPr>
                <w:bCs/>
              </w:rPr>
            </w:pPr>
            <w:r>
              <w:rPr>
                <w:bCs/>
              </w:rPr>
              <w:t>Server: Nguyễn Mạnh Quỳnh</w:t>
            </w:r>
          </w:p>
          <w:p w14:paraId="3F1F3124" w14:textId="77777777" w:rsidR="0060170D" w:rsidRPr="007B0717" w:rsidRDefault="0060170D" w:rsidP="0060170D">
            <w:pPr>
              <w:spacing w:before="120" w:after="120"/>
            </w:pPr>
          </w:p>
        </w:tc>
      </w:tr>
      <w:tr w:rsidR="0060170D" w:rsidRPr="007B0717" w14:paraId="2558500F" w14:textId="77777777" w:rsidTr="0060170D">
        <w:trPr>
          <w:trHeight w:hRule="exact" w:val="3007"/>
          <w:jc w:val="center"/>
        </w:trPr>
        <w:tc>
          <w:tcPr>
            <w:tcW w:w="4756" w:type="dxa"/>
          </w:tcPr>
          <w:p w14:paraId="497BA164" w14:textId="77777777" w:rsidR="0060170D" w:rsidRPr="007B0717" w:rsidRDefault="0060170D" w:rsidP="0060170D">
            <w:pPr>
              <w:spacing w:before="120" w:after="120"/>
              <w:jc w:val="center"/>
              <w:rPr>
                <w:b/>
              </w:rPr>
            </w:pPr>
            <w:r w:rsidRPr="007B0717">
              <w:rPr>
                <w:b/>
              </w:rPr>
              <w:lastRenderedPageBreak/>
              <w:t xml:space="preserve">Xác nhận của </w:t>
            </w:r>
            <w:r>
              <w:rPr>
                <w:b/>
              </w:rPr>
              <w:t>GV</w:t>
            </w:r>
            <w:r w:rsidRPr="007B0717">
              <w:rPr>
                <w:b/>
              </w:rPr>
              <w:t>HD</w:t>
            </w:r>
          </w:p>
          <w:p w14:paraId="26EB54D1" w14:textId="77777777" w:rsidR="0060170D" w:rsidRPr="007B0717" w:rsidRDefault="0060170D" w:rsidP="0060170D">
            <w:pPr>
              <w:spacing w:before="120" w:after="120"/>
              <w:jc w:val="center"/>
            </w:pPr>
            <w:r w:rsidRPr="007B0717">
              <w:rPr>
                <w:lang w:val="vi-VN"/>
              </w:rPr>
              <w:t>(Ký tên và ghi rõ họ tên)</w:t>
            </w:r>
          </w:p>
          <w:p w14:paraId="2D21A773" w14:textId="77777777" w:rsidR="0060170D" w:rsidRPr="007B0717" w:rsidRDefault="0060170D" w:rsidP="0060170D">
            <w:pPr>
              <w:spacing w:before="120" w:after="120"/>
              <w:jc w:val="center"/>
            </w:pPr>
          </w:p>
          <w:p w14:paraId="7F21B23A" w14:textId="77777777" w:rsidR="0060170D" w:rsidRPr="007B0717" w:rsidRDefault="0060170D" w:rsidP="0060170D">
            <w:pPr>
              <w:spacing w:before="120" w:after="120"/>
              <w:jc w:val="center"/>
            </w:pPr>
          </w:p>
          <w:p w14:paraId="4ABF57E7" w14:textId="77777777" w:rsidR="0060170D" w:rsidRPr="007B0717" w:rsidRDefault="0060170D" w:rsidP="0060170D">
            <w:pPr>
              <w:spacing w:before="120" w:after="120"/>
              <w:jc w:val="center"/>
              <w:rPr>
                <w:b/>
              </w:rPr>
            </w:pPr>
          </w:p>
        </w:tc>
        <w:tc>
          <w:tcPr>
            <w:tcW w:w="4757" w:type="dxa"/>
          </w:tcPr>
          <w:p w14:paraId="299C0413" w14:textId="77777777" w:rsidR="0060170D" w:rsidRPr="007B0717" w:rsidRDefault="0060170D" w:rsidP="0060170D">
            <w:pPr>
              <w:spacing w:before="120" w:after="120"/>
              <w:jc w:val="center"/>
              <w:rPr>
                <w:b/>
              </w:rPr>
            </w:pPr>
            <w:r>
              <w:rPr>
                <w:b/>
              </w:rPr>
              <w:t>TP. HCM, ngày 04</w:t>
            </w:r>
            <w:r w:rsidRPr="007B0717">
              <w:rPr>
                <w:b/>
              </w:rPr>
              <w:t xml:space="preserve"> </w:t>
            </w:r>
            <w:r>
              <w:rPr>
                <w:b/>
              </w:rPr>
              <w:t>tháng 06</w:t>
            </w:r>
            <w:r w:rsidRPr="007B0717">
              <w:rPr>
                <w:b/>
              </w:rPr>
              <w:t xml:space="preserve"> năm</w:t>
            </w:r>
            <w:r>
              <w:rPr>
                <w:b/>
              </w:rPr>
              <w:t xml:space="preserve"> 2020</w:t>
            </w:r>
          </w:p>
          <w:p w14:paraId="6155077F" w14:textId="77777777" w:rsidR="0060170D" w:rsidRPr="007B0717" w:rsidRDefault="0060170D" w:rsidP="0060170D">
            <w:pPr>
              <w:tabs>
                <w:tab w:val="center" w:pos="1439"/>
              </w:tabs>
              <w:jc w:val="center"/>
              <w:rPr>
                <w:b/>
              </w:rPr>
            </w:pPr>
            <w:r>
              <w:rPr>
                <w:b/>
              </w:rPr>
              <w:t>Học</w:t>
            </w:r>
            <w:r w:rsidRPr="007B0717">
              <w:rPr>
                <w:b/>
              </w:rPr>
              <w:t xml:space="preserve"> viên</w:t>
            </w:r>
          </w:p>
          <w:p w14:paraId="160D6EA1" w14:textId="77777777" w:rsidR="0060170D" w:rsidRPr="007B0717" w:rsidRDefault="0060170D" w:rsidP="0060170D">
            <w:pPr>
              <w:tabs>
                <w:tab w:val="center" w:pos="1439"/>
              </w:tabs>
              <w:jc w:val="center"/>
              <w:rPr>
                <w:b/>
              </w:rPr>
            </w:pPr>
            <w:r w:rsidRPr="007B0717">
              <w:rPr>
                <w:lang w:val="vi-VN"/>
              </w:rPr>
              <w:t>(Ký tên và ghi rõ họ tên)</w:t>
            </w:r>
          </w:p>
          <w:p w14:paraId="1C59C1A6" w14:textId="77777777" w:rsidR="0060170D" w:rsidRPr="007B0717" w:rsidRDefault="0060170D" w:rsidP="0060170D">
            <w:pPr>
              <w:tabs>
                <w:tab w:val="center" w:pos="1439"/>
              </w:tabs>
              <w:jc w:val="center"/>
              <w:rPr>
                <w:b/>
              </w:rPr>
            </w:pPr>
          </w:p>
          <w:p w14:paraId="3A66C8C2" w14:textId="77777777" w:rsidR="0060170D" w:rsidRPr="007B0717" w:rsidRDefault="0060170D" w:rsidP="0060170D">
            <w:pPr>
              <w:tabs>
                <w:tab w:val="center" w:pos="1439"/>
              </w:tabs>
              <w:jc w:val="center"/>
              <w:rPr>
                <w:b/>
              </w:rPr>
            </w:pPr>
          </w:p>
          <w:p w14:paraId="143090F2" w14:textId="77777777" w:rsidR="0060170D" w:rsidRPr="007B0717" w:rsidRDefault="0060170D" w:rsidP="0060170D">
            <w:pPr>
              <w:tabs>
                <w:tab w:val="center" w:pos="1439"/>
              </w:tabs>
              <w:jc w:val="center"/>
              <w:rPr>
                <w:b/>
              </w:rPr>
            </w:pPr>
          </w:p>
          <w:p w14:paraId="26355EEB" w14:textId="77777777" w:rsidR="0060170D" w:rsidRPr="007B0717" w:rsidRDefault="0060170D" w:rsidP="0060170D">
            <w:pPr>
              <w:tabs>
                <w:tab w:val="center" w:pos="1439"/>
              </w:tabs>
              <w:jc w:val="center"/>
              <w:rPr>
                <w:b/>
              </w:rPr>
            </w:pPr>
          </w:p>
          <w:p w14:paraId="68873064" w14:textId="77777777" w:rsidR="0060170D" w:rsidRPr="007B0717" w:rsidRDefault="0060170D" w:rsidP="0060170D">
            <w:pPr>
              <w:tabs>
                <w:tab w:val="center" w:pos="1439"/>
              </w:tabs>
              <w:jc w:val="center"/>
              <w:rPr>
                <w:b/>
              </w:rPr>
            </w:pPr>
          </w:p>
        </w:tc>
      </w:tr>
    </w:tbl>
    <w:p w14:paraId="48042039" w14:textId="77777777" w:rsidR="0060170D" w:rsidRDefault="0060170D" w:rsidP="0060170D">
      <w:pPr>
        <w:spacing w:after="200" w:line="360" w:lineRule="auto"/>
        <w:jc w:val="center"/>
      </w:pPr>
      <w:r>
        <w:br w:type="page"/>
      </w:r>
    </w:p>
    <w:p w14:paraId="6154FD34" w14:textId="77777777" w:rsidR="0060170D" w:rsidRDefault="0060170D" w:rsidP="0060170D">
      <w:pPr>
        <w:spacing w:after="200" w:line="276" w:lineRule="auto"/>
        <w:jc w:val="center"/>
        <w:rPr>
          <w:b/>
          <w:color w:val="000000" w:themeColor="text1"/>
          <w:sz w:val="28"/>
          <w:szCs w:val="28"/>
        </w:rPr>
      </w:pPr>
      <w:r>
        <w:rPr>
          <w:b/>
          <w:color w:val="000000" w:themeColor="text1"/>
          <w:sz w:val="28"/>
          <w:szCs w:val="28"/>
        </w:rPr>
        <w:lastRenderedPageBreak/>
        <w:t>MỤC LỤC</w:t>
      </w:r>
    </w:p>
    <w:p w14:paraId="14828D35" w14:textId="26AD04FC" w:rsidR="0060170D" w:rsidRPr="00091DF1" w:rsidRDefault="0060170D" w:rsidP="0060170D">
      <w:pPr>
        <w:spacing w:line="276" w:lineRule="auto"/>
        <w:ind w:left="720" w:hanging="900"/>
        <w:jc w:val="both"/>
        <w:rPr>
          <w:b/>
        </w:rPr>
      </w:pPr>
      <w:r>
        <w:rPr>
          <w:b/>
        </w:rPr>
        <w:t>CHƯƠNG 1: TỔNG QUAN VỀ TRÒ CHƠI……………………...</w:t>
      </w:r>
      <w:r w:rsidR="00F3009F">
        <w:rPr>
          <w:b/>
        </w:rPr>
        <w:t>3</w:t>
      </w:r>
      <w:r w:rsidRPr="00091DF1">
        <w:tab/>
      </w:r>
      <w:r>
        <w:t xml:space="preserve">                      </w:t>
      </w:r>
    </w:p>
    <w:p w14:paraId="6F6FF182" w14:textId="14EC5C66" w:rsidR="0060170D" w:rsidRPr="00091DF1" w:rsidRDefault="0060170D" w:rsidP="0060170D">
      <w:pPr>
        <w:spacing w:line="276" w:lineRule="auto"/>
        <w:ind w:left="720" w:hanging="540"/>
        <w:jc w:val="both"/>
      </w:pPr>
      <w:r w:rsidRPr="00091DF1">
        <w:rPr>
          <w:b/>
        </w:rPr>
        <w:t>1.1</w:t>
      </w:r>
      <w:r>
        <w:rPr>
          <w:b/>
        </w:rPr>
        <w:t xml:space="preserve"> Mục đích chọn đề tài…………………………………………</w:t>
      </w:r>
      <w:r w:rsidR="00F3009F">
        <w:rPr>
          <w:b/>
        </w:rPr>
        <w:t>3</w:t>
      </w:r>
      <w:r>
        <w:tab/>
      </w:r>
      <w:r>
        <w:tab/>
      </w:r>
    </w:p>
    <w:p w14:paraId="3490FE77" w14:textId="16F1113F" w:rsidR="0060170D" w:rsidRPr="00091DF1" w:rsidRDefault="0060170D" w:rsidP="0060170D">
      <w:pPr>
        <w:spacing w:line="276" w:lineRule="auto"/>
        <w:ind w:left="-360" w:firstLine="630"/>
        <w:jc w:val="both"/>
      </w:pPr>
      <w:r w:rsidRPr="00091DF1">
        <w:t xml:space="preserve">   1.1.1</w:t>
      </w:r>
      <w:r>
        <w:t xml:space="preserve"> Vì sao sử dụng </w:t>
      </w:r>
      <w:r w:rsidR="00D76859">
        <w:t>Unity3d</w:t>
      </w:r>
      <w:r>
        <w:t xml:space="preserve"> Engine ?..</w:t>
      </w:r>
      <w:r w:rsidR="00D76859">
        <w:t>....</w:t>
      </w:r>
      <w:r>
        <w:t xml:space="preserve">.................................3                                          </w:t>
      </w:r>
    </w:p>
    <w:p w14:paraId="397EE6FC" w14:textId="764B06B2" w:rsidR="0060170D" w:rsidRPr="00091DF1" w:rsidRDefault="0060170D" w:rsidP="0060170D">
      <w:pPr>
        <w:tabs>
          <w:tab w:val="left" w:pos="720"/>
          <w:tab w:val="left" w:pos="1440"/>
          <w:tab w:val="left" w:pos="2160"/>
          <w:tab w:val="left" w:pos="2880"/>
          <w:tab w:val="left" w:pos="3600"/>
          <w:tab w:val="right" w:pos="8580"/>
        </w:tabs>
        <w:spacing w:line="276" w:lineRule="auto"/>
        <w:ind w:left="540" w:hanging="90"/>
        <w:jc w:val="both"/>
      </w:pPr>
      <w:r w:rsidRPr="00091DF1">
        <w:t>1.1.2</w:t>
      </w:r>
      <w:r>
        <w:t xml:space="preserve"> Lý do chọn game </w:t>
      </w:r>
      <w:r w:rsidR="00D76859">
        <w:t>Hyper-casual .</w:t>
      </w:r>
      <w:r>
        <w:t>………………………....</w:t>
      </w:r>
      <w:r w:rsidR="00F3009F">
        <w:t>3</w:t>
      </w:r>
      <w:r>
        <w:t xml:space="preserve">                                                               </w:t>
      </w:r>
    </w:p>
    <w:p w14:paraId="54701D86" w14:textId="77777777" w:rsidR="0060170D" w:rsidRPr="00091DF1" w:rsidRDefault="0060170D" w:rsidP="0060170D">
      <w:pPr>
        <w:spacing w:line="276" w:lineRule="auto"/>
        <w:ind w:left="720" w:hanging="180"/>
        <w:jc w:val="both"/>
      </w:pPr>
      <w:r w:rsidRPr="00091DF1">
        <w:tab/>
      </w:r>
      <w:r w:rsidRPr="00091DF1">
        <w:tab/>
      </w:r>
      <w:r w:rsidRPr="00091DF1">
        <w:tab/>
      </w:r>
    </w:p>
    <w:p w14:paraId="6C297E8F" w14:textId="2A5911B0" w:rsidR="0060170D" w:rsidRPr="00091DF1" w:rsidRDefault="0060170D" w:rsidP="0060170D">
      <w:pPr>
        <w:spacing w:line="276" w:lineRule="auto"/>
        <w:ind w:left="720" w:hanging="540"/>
        <w:jc w:val="both"/>
      </w:pPr>
      <w:r w:rsidRPr="00091DF1">
        <w:rPr>
          <w:b/>
        </w:rPr>
        <w:t xml:space="preserve">1.2 </w:t>
      </w:r>
      <w:r>
        <w:rPr>
          <w:b/>
        </w:rPr>
        <w:t>Kế hoạch và công cụ thực hiện………………………………</w:t>
      </w:r>
      <w:r w:rsidR="00F3009F">
        <w:rPr>
          <w:b/>
        </w:rPr>
        <w:t>3</w:t>
      </w:r>
    </w:p>
    <w:p w14:paraId="0EE92ED6" w14:textId="76AD07E4" w:rsidR="0060170D" w:rsidRPr="00091DF1" w:rsidRDefault="0060170D" w:rsidP="0060170D">
      <w:pPr>
        <w:spacing w:line="276" w:lineRule="auto"/>
        <w:ind w:left="1440" w:hanging="900"/>
        <w:jc w:val="both"/>
      </w:pPr>
      <w:r w:rsidRPr="00091DF1">
        <w:t>1.2.1</w:t>
      </w:r>
      <w:r>
        <w:t xml:space="preserve"> Kế hoạch thực hiện trò chơi……………………………...</w:t>
      </w:r>
      <w:r w:rsidR="00F3009F">
        <w:t>4</w:t>
      </w:r>
      <w:r>
        <w:t xml:space="preserve">                                            </w:t>
      </w:r>
    </w:p>
    <w:p w14:paraId="22B67706" w14:textId="1F5910F0" w:rsidR="0060170D" w:rsidRDefault="0060170D" w:rsidP="0060170D">
      <w:pPr>
        <w:spacing w:line="276" w:lineRule="auto"/>
        <w:ind w:left="1440" w:hanging="900"/>
        <w:jc w:val="both"/>
      </w:pPr>
      <w:r w:rsidRPr="00091DF1">
        <w:t>1.2.2</w:t>
      </w:r>
      <w:r>
        <w:t xml:space="preserve"> Các công cụ sử dụng……………………………………..</w:t>
      </w:r>
      <w:r w:rsidR="00F3009F">
        <w:t>4</w:t>
      </w:r>
      <w:r>
        <w:t xml:space="preserve">                                                            </w:t>
      </w:r>
    </w:p>
    <w:p w14:paraId="4D00EC42" w14:textId="77777777" w:rsidR="0060170D" w:rsidRPr="00091DF1" w:rsidRDefault="0060170D" w:rsidP="0060170D">
      <w:pPr>
        <w:spacing w:line="276" w:lineRule="auto"/>
        <w:ind w:hanging="900"/>
        <w:jc w:val="both"/>
      </w:pPr>
      <w:r w:rsidRPr="00091DF1">
        <w:tab/>
      </w:r>
      <w:r w:rsidRPr="00091DF1">
        <w:tab/>
        <w:t xml:space="preserve">           </w:t>
      </w:r>
      <w:r w:rsidRPr="00091DF1">
        <w:tab/>
      </w:r>
      <w:r w:rsidRPr="00091DF1">
        <w:tab/>
      </w:r>
      <w:r w:rsidRPr="00091DF1">
        <w:tab/>
      </w:r>
      <w:r w:rsidRPr="00091DF1">
        <w:tab/>
      </w:r>
    </w:p>
    <w:p w14:paraId="377479F7" w14:textId="024C4341" w:rsidR="0060170D" w:rsidRPr="00091DF1" w:rsidRDefault="0060170D" w:rsidP="0060170D">
      <w:pPr>
        <w:spacing w:line="276" w:lineRule="auto"/>
        <w:ind w:left="720" w:hanging="900"/>
        <w:jc w:val="both"/>
      </w:pPr>
      <w:r>
        <w:rPr>
          <w:b/>
        </w:rPr>
        <w:t>CHƯƠNG 2: PHÂN TÍCH TRÒ CHƠI…………………………….</w:t>
      </w:r>
      <w:r w:rsidR="00F3009F">
        <w:rPr>
          <w:b/>
        </w:rPr>
        <w:t>5</w:t>
      </w:r>
      <w:r w:rsidRPr="00091DF1">
        <w:rPr>
          <w:b/>
        </w:rPr>
        <w:tab/>
      </w:r>
      <w:r w:rsidRPr="00091DF1">
        <w:rPr>
          <w:b/>
        </w:rPr>
        <w:tab/>
      </w:r>
      <w:r w:rsidRPr="00350159">
        <w:rPr>
          <w:bCs/>
        </w:rPr>
        <w:t xml:space="preserve">           </w:t>
      </w:r>
    </w:p>
    <w:p w14:paraId="0A77D858" w14:textId="399B4D7A" w:rsidR="0060170D" w:rsidRPr="00876364" w:rsidRDefault="0060170D" w:rsidP="0060170D">
      <w:pPr>
        <w:spacing w:line="276" w:lineRule="auto"/>
        <w:ind w:left="720" w:hanging="540"/>
        <w:jc w:val="both"/>
        <w:rPr>
          <w:b/>
          <w:bCs/>
        </w:rPr>
      </w:pPr>
      <w:r w:rsidRPr="00091DF1">
        <w:rPr>
          <w:b/>
        </w:rPr>
        <w:t>2.1</w:t>
      </w:r>
      <w:r>
        <w:t xml:space="preserve"> </w:t>
      </w:r>
      <w:r w:rsidRPr="00876364">
        <w:rPr>
          <w:b/>
          <w:bCs/>
        </w:rPr>
        <w:t>Phân  tích kỹ thuật</w:t>
      </w:r>
      <w:r>
        <w:rPr>
          <w:b/>
          <w:bCs/>
        </w:rPr>
        <w:t>…………………………………………</w:t>
      </w:r>
      <w:r w:rsidR="00F3009F">
        <w:rPr>
          <w:b/>
          <w:bCs/>
        </w:rPr>
        <w:t>…5</w:t>
      </w:r>
      <w:r>
        <w:rPr>
          <w:b/>
          <w:bCs/>
        </w:rPr>
        <w:t xml:space="preserve">                                                                        </w:t>
      </w:r>
    </w:p>
    <w:p w14:paraId="32B352C1" w14:textId="42ED5D0F" w:rsidR="0060170D" w:rsidRPr="00091DF1" w:rsidRDefault="0060170D" w:rsidP="0060170D">
      <w:pPr>
        <w:spacing w:line="276" w:lineRule="auto"/>
        <w:ind w:left="1440" w:hanging="900"/>
        <w:jc w:val="both"/>
      </w:pPr>
      <w:r w:rsidRPr="00091DF1">
        <w:t>2.1.1</w:t>
      </w:r>
      <w:r>
        <w:t xml:space="preserve"> Tổng quan về các class, các scene quản lý trò chơi……...</w:t>
      </w:r>
      <w:r w:rsidR="00F3009F">
        <w:t>.5</w:t>
      </w:r>
    </w:p>
    <w:p w14:paraId="247A8517" w14:textId="6A224A75" w:rsidR="0060170D" w:rsidRPr="00091DF1" w:rsidRDefault="0060170D" w:rsidP="0060170D">
      <w:pPr>
        <w:spacing w:line="276" w:lineRule="auto"/>
        <w:ind w:left="1440" w:hanging="900"/>
        <w:jc w:val="both"/>
      </w:pPr>
      <w:r w:rsidRPr="00091DF1">
        <w:t>2.1.2</w:t>
      </w:r>
      <w:r>
        <w:t xml:space="preserve"> Sơ đồ game, giao diện trò chơi…………………………...</w:t>
      </w:r>
      <w:r w:rsidR="00F3009F">
        <w:t>.6</w:t>
      </w:r>
    </w:p>
    <w:p w14:paraId="0B508811" w14:textId="77777777" w:rsidR="0060170D" w:rsidRPr="00091DF1" w:rsidRDefault="0060170D" w:rsidP="0060170D">
      <w:pPr>
        <w:spacing w:line="276" w:lineRule="auto"/>
        <w:ind w:left="720" w:hanging="900"/>
        <w:jc w:val="both"/>
      </w:pPr>
    </w:p>
    <w:p w14:paraId="2B80BD4F" w14:textId="683496A2" w:rsidR="0060170D" w:rsidRPr="00350159" w:rsidRDefault="0060170D" w:rsidP="0060170D">
      <w:pPr>
        <w:spacing w:line="276" w:lineRule="auto"/>
        <w:ind w:left="720" w:hanging="540"/>
        <w:jc w:val="both"/>
        <w:rPr>
          <w:bCs/>
        </w:rPr>
      </w:pPr>
      <w:r w:rsidRPr="00091DF1">
        <w:rPr>
          <w:b/>
        </w:rPr>
        <w:t>2.2</w:t>
      </w:r>
      <w:r>
        <w:rPr>
          <w:b/>
        </w:rPr>
        <w:t xml:space="preserve"> Phân tích trò chơi……………………………………………</w:t>
      </w:r>
      <w:r w:rsidR="00F3009F">
        <w:rPr>
          <w:b/>
        </w:rPr>
        <w:t>…6</w:t>
      </w:r>
      <w:r>
        <w:rPr>
          <w:b/>
        </w:rPr>
        <w:t xml:space="preserve">                                                                         </w:t>
      </w:r>
    </w:p>
    <w:p w14:paraId="04EB3DF8" w14:textId="3BEB30B2" w:rsidR="0060170D" w:rsidRPr="00091DF1" w:rsidRDefault="0060170D" w:rsidP="0060170D">
      <w:pPr>
        <w:spacing w:line="276" w:lineRule="auto"/>
        <w:ind w:left="1440" w:hanging="900"/>
        <w:jc w:val="both"/>
      </w:pPr>
      <w:r>
        <w:t>2.2.1 Cốt truyện của trò chơi…………………………………....</w:t>
      </w:r>
      <w:r w:rsidR="00F3009F">
        <w:t>.6</w:t>
      </w:r>
    </w:p>
    <w:p w14:paraId="4FB50465" w14:textId="62E59B95" w:rsidR="0060170D" w:rsidRDefault="0060170D" w:rsidP="0060170D">
      <w:pPr>
        <w:spacing w:line="276" w:lineRule="auto"/>
        <w:ind w:left="1440" w:hanging="900"/>
        <w:jc w:val="both"/>
      </w:pPr>
      <w:r>
        <w:t>2.2.2 Hướng dẫn chơi cơ bản……………………………….…</w:t>
      </w:r>
      <w:r w:rsidR="003C24E6">
        <w:t>…7</w:t>
      </w:r>
    </w:p>
    <w:p w14:paraId="6E768475" w14:textId="7E90C56F" w:rsidR="0060170D" w:rsidRDefault="0060170D" w:rsidP="0060170D">
      <w:pPr>
        <w:spacing w:line="276" w:lineRule="auto"/>
        <w:ind w:left="1440" w:hanging="900"/>
        <w:jc w:val="both"/>
      </w:pPr>
      <w:r>
        <w:t>2.2.3 Các màn chơi mở rộng……………………………………</w:t>
      </w:r>
      <w:r w:rsidR="003C24E6">
        <w:t>..7</w:t>
      </w:r>
    </w:p>
    <w:p w14:paraId="53C480AD" w14:textId="77777777" w:rsidR="0060170D" w:rsidRPr="00091DF1" w:rsidRDefault="0060170D" w:rsidP="0060170D">
      <w:pPr>
        <w:spacing w:line="276" w:lineRule="auto"/>
        <w:ind w:left="720" w:hanging="900"/>
        <w:jc w:val="both"/>
      </w:pPr>
    </w:p>
    <w:p w14:paraId="34895693" w14:textId="13476874" w:rsidR="0060170D" w:rsidRPr="00091DF1" w:rsidRDefault="0060170D" w:rsidP="0060170D">
      <w:pPr>
        <w:spacing w:line="276" w:lineRule="auto"/>
        <w:ind w:left="720" w:hanging="900"/>
        <w:jc w:val="both"/>
      </w:pPr>
      <w:r>
        <w:rPr>
          <w:b/>
        </w:rPr>
        <w:t>CHƯƠNG 3: KẾT LUẬN…………………………………………….</w:t>
      </w:r>
      <w:r w:rsidR="003C24E6">
        <w:rPr>
          <w:b/>
        </w:rPr>
        <w:t>.8</w:t>
      </w:r>
    </w:p>
    <w:p w14:paraId="13CB0432" w14:textId="175D102C" w:rsidR="0060170D" w:rsidRPr="0057370B" w:rsidRDefault="0060170D" w:rsidP="0060170D">
      <w:pPr>
        <w:spacing w:line="276" w:lineRule="auto"/>
        <w:ind w:left="720" w:hanging="540"/>
        <w:jc w:val="both"/>
        <w:rPr>
          <w:b/>
          <w:bCs/>
        </w:rPr>
      </w:pPr>
      <w:r w:rsidRPr="00091DF1">
        <w:rPr>
          <w:b/>
        </w:rPr>
        <w:t>3.1</w:t>
      </w:r>
      <w:r>
        <w:t xml:space="preserve"> </w:t>
      </w:r>
      <w:r w:rsidRPr="0057370B">
        <w:rPr>
          <w:b/>
          <w:bCs/>
        </w:rPr>
        <w:t>Kết quả</w:t>
      </w:r>
      <w:r>
        <w:rPr>
          <w:b/>
          <w:bCs/>
        </w:rPr>
        <w:t>…………………………………………………………</w:t>
      </w:r>
      <w:r w:rsidR="003C24E6">
        <w:rPr>
          <w:b/>
          <w:bCs/>
        </w:rPr>
        <w:t>.8</w:t>
      </w:r>
      <w:r>
        <w:rPr>
          <w:b/>
          <w:bCs/>
        </w:rPr>
        <w:t xml:space="preserve">                                                                                           </w:t>
      </w:r>
    </w:p>
    <w:p w14:paraId="6E6CADE1" w14:textId="4C12E4CE" w:rsidR="0060170D" w:rsidRPr="00091DF1" w:rsidRDefault="0060170D" w:rsidP="0060170D">
      <w:pPr>
        <w:spacing w:line="276" w:lineRule="auto"/>
        <w:ind w:left="1440" w:hanging="900"/>
        <w:jc w:val="both"/>
      </w:pPr>
      <w:r w:rsidRPr="00091DF1">
        <w:t>3.1.1</w:t>
      </w:r>
      <w:r>
        <w:t xml:space="preserve"> Những kết quả đã đạt được………………………………</w:t>
      </w:r>
      <w:r w:rsidR="003C24E6">
        <w:t>...8</w:t>
      </w:r>
    </w:p>
    <w:p w14:paraId="5A578806" w14:textId="40EBF5BC" w:rsidR="0060170D" w:rsidRPr="00091DF1" w:rsidRDefault="0060170D" w:rsidP="0060170D">
      <w:pPr>
        <w:spacing w:line="276" w:lineRule="auto"/>
        <w:ind w:left="1440" w:hanging="900"/>
        <w:jc w:val="both"/>
      </w:pPr>
      <w:r w:rsidRPr="00091DF1">
        <w:t>3.1.2</w:t>
      </w:r>
      <w:r>
        <w:t xml:space="preserve"> Những hạn chế và thiếu sót………………………………</w:t>
      </w:r>
      <w:r w:rsidR="003C24E6">
        <w:t>...8</w:t>
      </w:r>
    </w:p>
    <w:p w14:paraId="6B0A2E9C" w14:textId="0815BA7C" w:rsidR="0060170D" w:rsidRPr="00091DF1" w:rsidRDefault="0060170D" w:rsidP="0060170D">
      <w:pPr>
        <w:spacing w:line="276" w:lineRule="auto"/>
        <w:ind w:left="720" w:hanging="540"/>
        <w:jc w:val="both"/>
        <w:rPr>
          <w:b/>
        </w:rPr>
      </w:pPr>
      <w:r w:rsidRPr="00091DF1">
        <w:rPr>
          <w:b/>
        </w:rPr>
        <w:t>3.2</w:t>
      </w:r>
      <w:r>
        <w:rPr>
          <w:b/>
        </w:rPr>
        <w:t xml:space="preserve"> Hướng mở rộng………………………………………………...</w:t>
      </w:r>
      <w:r w:rsidR="003C24E6">
        <w:rPr>
          <w:b/>
        </w:rPr>
        <w:t>.8</w:t>
      </w:r>
      <w:r>
        <w:rPr>
          <w:b/>
        </w:rPr>
        <w:t xml:space="preserve">                                                                              </w:t>
      </w:r>
    </w:p>
    <w:p w14:paraId="00AB0E1D" w14:textId="44EAE8B4" w:rsidR="0060170D" w:rsidRDefault="0060170D" w:rsidP="0060170D">
      <w:pPr>
        <w:spacing w:line="276" w:lineRule="auto"/>
        <w:ind w:left="1440" w:hanging="900"/>
        <w:jc w:val="both"/>
      </w:pPr>
      <w:r>
        <w:t>3.2.1 Theo hướng game offline…………………………………..</w:t>
      </w:r>
      <w:r w:rsidR="003C24E6">
        <w:t>8</w:t>
      </w:r>
    </w:p>
    <w:p w14:paraId="3D491054" w14:textId="038918C2" w:rsidR="0060170D" w:rsidRPr="00091DF1" w:rsidRDefault="0060170D" w:rsidP="0060170D">
      <w:pPr>
        <w:spacing w:line="276" w:lineRule="auto"/>
        <w:ind w:left="1440" w:hanging="900"/>
        <w:jc w:val="both"/>
      </w:pPr>
      <w:r>
        <w:t>3.2.2 Theo hướng game multi-player nhiều người chơi………….</w:t>
      </w:r>
      <w:r w:rsidR="003C24E6">
        <w:t>9</w:t>
      </w:r>
    </w:p>
    <w:p w14:paraId="37043D49" w14:textId="40DB2E4E" w:rsidR="0060170D" w:rsidRPr="00091DF1" w:rsidRDefault="0060170D" w:rsidP="0060170D">
      <w:pPr>
        <w:spacing w:line="276" w:lineRule="auto"/>
        <w:ind w:left="720" w:hanging="900"/>
        <w:jc w:val="both"/>
        <w:rPr>
          <w:b/>
        </w:rPr>
      </w:pPr>
      <w:r>
        <w:rPr>
          <w:b/>
        </w:rPr>
        <w:t>TÀI LIỆU THAM KHẢO……………………………………………...</w:t>
      </w:r>
      <w:r w:rsidR="003C24E6">
        <w:rPr>
          <w:b/>
        </w:rPr>
        <w:t>10</w:t>
      </w:r>
    </w:p>
    <w:p w14:paraId="38AFE57F" w14:textId="4BE2CAEA" w:rsidR="0060170D" w:rsidRPr="00350159" w:rsidRDefault="0060170D" w:rsidP="0060170D">
      <w:pPr>
        <w:spacing w:line="276" w:lineRule="auto"/>
        <w:ind w:left="720" w:hanging="900"/>
        <w:jc w:val="both"/>
        <w:rPr>
          <w:bCs/>
        </w:rPr>
      </w:pPr>
      <w:r>
        <w:rPr>
          <w:b/>
        </w:rPr>
        <w:t>PHỤ LỤC………………………………………………………………..</w:t>
      </w:r>
      <w:r w:rsidR="003C24E6">
        <w:rPr>
          <w:b/>
        </w:rPr>
        <w:t>11</w:t>
      </w:r>
    </w:p>
    <w:p w14:paraId="4F041A05" w14:textId="77777777" w:rsidR="0060170D" w:rsidRPr="00091DF1" w:rsidRDefault="0060170D" w:rsidP="0060170D">
      <w:pPr>
        <w:spacing w:line="276" w:lineRule="auto"/>
        <w:ind w:left="720" w:hanging="900"/>
        <w:jc w:val="both"/>
        <w:rPr>
          <w:b/>
        </w:rPr>
      </w:pPr>
    </w:p>
    <w:p w14:paraId="6B670655" w14:textId="77777777" w:rsidR="0060170D" w:rsidRDefault="0060170D" w:rsidP="0060170D">
      <w:pPr>
        <w:tabs>
          <w:tab w:val="left" w:pos="324"/>
          <w:tab w:val="left" w:pos="5733"/>
        </w:tabs>
        <w:jc w:val="both"/>
        <w:rPr>
          <w:b/>
          <w:color w:val="000000" w:themeColor="text1"/>
          <w:sz w:val="28"/>
          <w:szCs w:val="28"/>
        </w:rPr>
      </w:pPr>
      <w:r>
        <w:rPr>
          <w:b/>
          <w:color w:val="000000" w:themeColor="text1"/>
          <w:sz w:val="28"/>
          <w:szCs w:val="28"/>
        </w:rPr>
        <w:tab/>
      </w:r>
    </w:p>
    <w:p w14:paraId="6A6AE6E2" w14:textId="77777777" w:rsidR="0060170D" w:rsidRDefault="0060170D" w:rsidP="0060170D">
      <w:pPr>
        <w:tabs>
          <w:tab w:val="left" w:pos="5733"/>
        </w:tabs>
        <w:jc w:val="both"/>
        <w:rPr>
          <w:b/>
          <w:color w:val="000000" w:themeColor="text1"/>
          <w:sz w:val="28"/>
          <w:szCs w:val="28"/>
        </w:rPr>
      </w:pPr>
    </w:p>
    <w:p w14:paraId="22285D9F" w14:textId="77777777" w:rsidR="0060170D" w:rsidRDefault="0060170D" w:rsidP="0060170D">
      <w:pPr>
        <w:tabs>
          <w:tab w:val="left" w:pos="5733"/>
        </w:tabs>
        <w:jc w:val="center"/>
        <w:rPr>
          <w:b/>
          <w:color w:val="000000" w:themeColor="text1"/>
          <w:sz w:val="28"/>
          <w:szCs w:val="28"/>
        </w:rPr>
      </w:pPr>
    </w:p>
    <w:p w14:paraId="019C575C" w14:textId="77777777" w:rsidR="0060170D" w:rsidRDefault="0060170D" w:rsidP="0060170D">
      <w:pPr>
        <w:spacing w:after="200" w:line="276" w:lineRule="auto"/>
        <w:rPr>
          <w:b/>
          <w:color w:val="000000" w:themeColor="text1"/>
          <w:sz w:val="28"/>
          <w:szCs w:val="28"/>
        </w:rPr>
      </w:pPr>
      <w:r>
        <w:rPr>
          <w:b/>
          <w:color w:val="000000" w:themeColor="text1"/>
          <w:sz w:val="28"/>
          <w:szCs w:val="28"/>
        </w:rPr>
        <w:br w:type="page"/>
      </w:r>
    </w:p>
    <w:p w14:paraId="56570D30" w14:textId="77777777" w:rsidR="0060170D" w:rsidRDefault="0060170D" w:rsidP="0060170D">
      <w:pPr>
        <w:spacing w:after="120" w:line="360" w:lineRule="auto"/>
        <w:jc w:val="center"/>
        <w:rPr>
          <w:b/>
          <w:color w:val="000000" w:themeColor="text1"/>
          <w:sz w:val="28"/>
          <w:szCs w:val="28"/>
        </w:rPr>
      </w:pPr>
      <w:r>
        <w:rPr>
          <w:b/>
          <w:color w:val="000000" w:themeColor="text1"/>
          <w:sz w:val="28"/>
          <w:szCs w:val="28"/>
        </w:rPr>
        <w:lastRenderedPageBreak/>
        <w:t>DANH MỤC CÁC BẢNG</w:t>
      </w:r>
    </w:p>
    <w:p w14:paraId="30606206" w14:textId="77777777" w:rsidR="0060170D" w:rsidRDefault="0060170D" w:rsidP="0060170D">
      <w:pPr>
        <w:spacing w:after="120" w:line="360" w:lineRule="auto"/>
        <w:jc w:val="center"/>
        <w:rPr>
          <w:b/>
          <w:color w:val="000000" w:themeColor="text1"/>
          <w:sz w:val="28"/>
          <w:szCs w:val="28"/>
        </w:rPr>
      </w:pPr>
    </w:p>
    <w:p w14:paraId="371E16D5" w14:textId="77777777" w:rsidR="0060170D" w:rsidRDefault="0060170D" w:rsidP="0060170D">
      <w:pPr>
        <w:spacing w:after="120" w:line="360" w:lineRule="auto"/>
        <w:jc w:val="center"/>
        <w:rPr>
          <w:b/>
          <w:color w:val="000000" w:themeColor="text1"/>
          <w:sz w:val="28"/>
          <w:szCs w:val="28"/>
        </w:rPr>
      </w:pPr>
    </w:p>
    <w:p w14:paraId="48B2DD26" w14:textId="7C9D3C45" w:rsidR="0060170D" w:rsidRDefault="0060170D" w:rsidP="0060170D">
      <w:pPr>
        <w:spacing w:after="120" w:line="360" w:lineRule="auto"/>
        <w:jc w:val="center"/>
        <w:rPr>
          <w:b/>
          <w:color w:val="000000" w:themeColor="text1"/>
          <w:sz w:val="28"/>
          <w:szCs w:val="28"/>
        </w:rPr>
      </w:pPr>
      <w:r>
        <w:rPr>
          <w:b/>
          <w:i/>
          <w:noProof/>
        </w:rPr>
        <w:drawing>
          <wp:inline distT="0" distB="0" distL="0" distR="0" wp14:anchorId="489F011D" wp14:editId="16FA9645">
            <wp:extent cx="5448300" cy="4752975"/>
            <wp:effectExtent l="0" t="0" r="0" b="0"/>
            <wp:docPr id="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8300" cy="4752975"/>
                    </a:xfrm>
                    <a:prstGeom prst="rect">
                      <a:avLst/>
                    </a:prstGeom>
                    <a:noFill/>
                    <a:ln>
                      <a:noFill/>
                    </a:ln>
                  </pic:spPr>
                </pic:pic>
              </a:graphicData>
            </a:graphic>
          </wp:inline>
        </w:drawing>
      </w:r>
      <w:r>
        <w:rPr>
          <w:b/>
          <w:color w:val="000000" w:themeColor="text1"/>
          <w:sz w:val="28"/>
          <w:szCs w:val="28"/>
        </w:rPr>
        <w:br w:type="page"/>
      </w:r>
    </w:p>
    <w:p w14:paraId="10DACBF5" w14:textId="77777777" w:rsidR="0060170D" w:rsidRDefault="0060170D" w:rsidP="0060170D">
      <w:pPr>
        <w:spacing w:after="120" w:line="360" w:lineRule="auto"/>
        <w:jc w:val="center"/>
        <w:rPr>
          <w:b/>
          <w:color w:val="000000" w:themeColor="text1"/>
          <w:sz w:val="28"/>
          <w:szCs w:val="28"/>
        </w:rPr>
      </w:pPr>
      <w:r>
        <w:rPr>
          <w:b/>
          <w:color w:val="000000" w:themeColor="text1"/>
          <w:sz w:val="28"/>
          <w:szCs w:val="28"/>
        </w:rPr>
        <w:lastRenderedPageBreak/>
        <w:t>DANH MỤC CÁC HÌNH</w:t>
      </w:r>
    </w:p>
    <w:p w14:paraId="1BBF35B7" w14:textId="77777777" w:rsidR="0060170D" w:rsidRDefault="0060170D" w:rsidP="0060170D">
      <w:pPr>
        <w:spacing w:line="276" w:lineRule="auto"/>
        <w:ind w:left="720"/>
        <w:jc w:val="center"/>
        <w:rPr>
          <w:b/>
        </w:rPr>
      </w:pPr>
      <w:r>
        <w:rPr>
          <w:b/>
        </w:rPr>
        <w:t>Giao diện chính trò chơi</w:t>
      </w:r>
    </w:p>
    <w:p w14:paraId="117C6920" w14:textId="643EC28D" w:rsidR="0060170D" w:rsidRDefault="0060170D" w:rsidP="0060170D">
      <w:pPr>
        <w:spacing w:line="276" w:lineRule="auto"/>
        <w:ind w:left="720"/>
        <w:jc w:val="center"/>
        <w:rPr>
          <w:b/>
        </w:rPr>
      </w:pPr>
      <w:r>
        <w:rPr>
          <w:b/>
          <w:noProof/>
        </w:rPr>
        <w:drawing>
          <wp:inline distT="0" distB="0" distL="0" distR="0" wp14:anchorId="30006B94" wp14:editId="726693BE">
            <wp:extent cx="5446395" cy="3005455"/>
            <wp:effectExtent l="0" t="0" r="0" b="0"/>
            <wp:docPr id="10"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6395" cy="3005455"/>
                    </a:xfrm>
                    <a:prstGeom prst="rect">
                      <a:avLst/>
                    </a:prstGeom>
                    <a:noFill/>
                    <a:ln>
                      <a:noFill/>
                    </a:ln>
                  </pic:spPr>
                </pic:pic>
              </a:graphicData>
            </a:graphic>
          </wp:inline>
        </w:drawing>
      </w:r>
    </w:p>
    <w:p w14:paraId="6CD9BA94" w14:textId="77777777" w:rsidR="0060170D" w:rsidRDefault="0060170D" w:rsidP="0060170D">
      <w:pPr>
        <w:spacing w:line="276" w:lineRule="auto"/>
        <w:ind w:left="720"/>
        <w:jc w:val="center"/>
        <w:rPr>
          <w:b/>
        </w:rPr>
      </w:pPr>
    </w:p>
    <w:p w14:paraId="77D7A451" w14:textId="77777777" w:rsidR="0060170D" w:rsidRDefault="0060170D" w:rsidP="0060170D">
      <w:pPr>
        <w:spacing w:line="276" w:lineRule="auto"/>
        <w:ind w:left="720"/>
        <w:jc w:val="center"/>
        <w:rPr>
          <w:b/>
        </w:rPr>
      </w:pPr>
    </w:p>
    <w:p w14:paraId="26C7AEA3" w14:textId="77777777" w:rsidR="0060170D" w:rsidRDefault="0060170D" w:rsidP="0060170D">
      <w:pPr>
        <w:spacing w:line="276" w:lineRule="auto"/>
        <w:ind w:left="720"/>
        <w:jc w:val="center"/>
        <w:rPr>
          <w:b/>
        </w:rPr>
      </w:pPr>
      <w:r>
        <w:rPr>
          <w:b/>
        </w:rPr>
        <w:t>Các tính năng đợi cập nhật</w:t>
      </w:r>
    </w:p>
    <w:p w14:paraId="55837CC1" w14:textId="11902206" w:rsidR="0060170D" w:rsidRDefault="0060170D" w:rsidP="0060170D">
      <w:pPr>
        <w:spacing w:line="276" w:lineRule="auto"/>
        <w:ind w:left="720"/>
        <w:jc w:val="center"/>
        <w:rPr>
          <w:b/>
        </w:rPr>
      </w:pPr>
      <w:r>
        <w:rPr>
          <w:b/>
          <w:noProof/>
        </w:rPr>
        <w:drawing>
          <wp:inline distT="0" distB="0" distL="0" distR="0" wp14:anchorId="1B2BCE08" wp14:editId="360C511A">
            <wp:extent cx="5438775" cy="2854325"/>
            <wp:effectExtent l="0" t="0" r="0" b="0"/>
            <wp:docPr id="9"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8775" cy="2854325"/>
                    </a:xfrm>
                    <a:prstGeom prst="rect">
                      <a:avLst/>
                    </a:prstGeom>
                    <a:noFill/>
                    <a:ln>
                      <a:noFill/>
                    </a:ln>
                  </pic:spPr>
                </pic:pic>
              </a:graphicData>
            </a:graphic>
          </wp:inline>
        </w:drawing>
      </w:r>
    </w:p>
    <w:p w14:paraId="3055D447" w14:textId="77777777" w:rsidR="0060170D" w:rsidRDefault="0060170D" w:rsidP="0060170D">
      <w:pPr>
        <w:spacing w:line="276" w:lineRule="auto"/>
        <w:rPr>
          <w:b/>
        </w:rPr>
      </w:pPr>
    </w:p>
    <w:p w14:paraId="67BD6B4D" w14:textId="77777777" w:rsidR="0060170D" w:rsidRDefault="0060170D" w:rsidP="0060170D">
      <w:pPr>
        <w:spacing w:line="276" w:lineRule="auto"/>
        <w:rPr>
          <w:b/>
        </w:rPr>
      </w:pPr>
    </w:p>
    <w:p w14:paraId="68CA5C0F" w14:textId="77777777" w:rsidR="0060170D" w:rsidRDefault="0060170D" w:rsidP="0060170D">
      <w:pPr>
        <w:spacing w:line="276" w:lineRule="auto"/>
        <w:rPr>
          <w:b/>
        </w:rPr>
      </w:pPr>
    </w:p>
    <w:p w14:paraId="363AABA7" w14:textId="77777777" w:rsidR="0060170D" w:rsidRDefault="0060170D" w:rsidP="0060170D">
      <w:pPr>
        <w:spacing w:line="276" w:lineRule="auto"/>
        <w:rPr>
          <w:b/>
        </w:rPr>
      </w:pPr>
    </w:p>
    <w:p w14:paraId="03D7F758" w14:textId="77777777" w:rsidR="0060170D" w:rsidRDefault="0060170D" w:rsidP="0060170D">
      <w:pPr>
        <w:spacing w:line="276" w:lineRule="auto"/>
        <w:rPr>
          <w:b/>
        </w:rPr>
      </w:pPr>
    </w:p>
    <w:p w14:paraId="0F389E00" w14:textId="77777777" w:rsidR="0060170D" w:rsidRDefault="0060170D" w:rsidP="0060170D">
      <w:pPr>
        <w:spacing w:line="276" w:lineRule="auto"/>
        <w:ind w:left="720"/>
        <w:jc w:val="center"/>
        <w:rPr>
          <w:b/>
        </w:rPr>
      </w:pPr>
    </w:p>
    <w:p w14:paraId="0A120DDE" w14:textId="77777777" w:rsidR="0060170D" w:rsidRDefault="0060170D" w:rsidP="0060170D">
      <w:pPr>
        <w:spacing w:line="276" w:lineRule="auto"/>
        <w:ind w:left="720"/>
        <w:jc w:val="center"/>
        <w:rPr>
          <w:b/>
        </w:rPr>
      </w:pPr>
      <w:r>
        <w:rPr>
          <w:b/>
        </w:rPr>
        <w:t>Giao diện khi vào game</w:t>
      </w:r>
    </w:p>
    <w:p w14:paraId="71AAA309" w14:textId="77777777" w:rsidR="0060170D" w:rsidRDefault="0060170D" w:rsidP="0060170D">
      <w:pPr>
        <w:spacing w:line="276" w:lineRule="auto"/>
        <w:ind w:left="720"/>
        <w:jc w:val="center"/>
        <w:rPr>
          <w:b/>
        </w:rPr>
      </w:pPr>
    </w:p>
    <w:p w14:paraId="3A3D829C" w14:textId="27485C54" w:rsidR="0060170D" w:rsidRDefault="0060170D" w:rsidP="0060170D">
      <w:pPr>
        <w:spacing w:line="276" w:lineRule="auto"/>
        <w:ind w:left="720"/>
        <w:jc w:val="center"/>
        <w:rPr>
          <w:b/>
        </w:rPr>
      </w:pPr>
      <w:r>
        <w:rPr>
          <w:b/>
          <w:noProof/>
        </w:rPr>
        <w:drawing>
          <wp:inline distT="0" distB="0" distL="0" distR="0" wp14:anchorId="7A8BC465" wp14:editId="39630876">
            <wp:extent cx="5438775" cy="2926080"/>
            <wp:effectExtent l="0" t="0" r="0" b="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8775" cy="2926080"/>
                    </a:xfrm>
                    <a:prstGeom prst="rect">
                      <a:avLst/>
                    </a:prstGeom>
                    <a:noFill/>
                    <a:ln>
                      <a:noFill/>
                    </a:ln>
                  </pic:spPr>
                </pic:pic>
              </a:graphicData>
            </a:graphic>
          </wp:inline>
        </w:drawing>
      </w:r>
    </w:p>
    <w:p w14:paraId="64C87BB4" w14:textId="77777777" w:rsidR="0060170D" w:rsidRDefault="0060170D" w:rsidP="0060170D">
      <w:pPr>
        <w:spacing w:line="276" w:lineRule="auto"/>
        <w:ind w:left="720"/>
        <w:jc w:val="center"/>
        <w:rPr>
          <w:b/>
        </w:rPr>
      </w:pPr>
    </w:p>
    <w:p w14:paraId="7A3E8AD8" w14:textId="77777777" w:rsidR="0060170D" w:rsidRDefault="0060170D" w:rsidP="0060170D">
      <w:pPr>
        <w:spacing w:line="276" w:lineRule="auto"/>
        <w:ind w:left="720"/>
        <w:jc w:val="center"/>
        <w:rPr>
          <w:b/>
        </w:rPr>
      </w:pPr>
    </w:p>
    <w:p w14:paraId="4C61743C" w14:textId="77777777" w:rsidR="0060170D" w:rsidRDefault="0060170D" w:rsidP="0060170D">
      <w:pPr>
        <w:spacing w:line="276" w:lineRule="auto"/>
        <w:ind w:left="720"/>
        <w:jc w:val="center"/>
        <w:rPr>
          <w:b/>
        </w:rPr>
      </w:pPr>
    </w:p>
    <w:p w14:paraId="51B4EDB3" w14:textId="77777777" w:rsidR="0060170D" w:rsidRDefault="0060170D" w:rsidP="0060170D">
      <w:pPr>
        <w:spacing w:line="276" w:lineRule="auto"/>
        <w:ind w:left="720"/>
        <w:jc w:val="center"/>
        <w:rPr>
          <w:b/>
        </w:rPr>
      </w:pPr>
      <w:r>
        <w:rPr>
          <w:b/>
        </w:rPr>
        <w:t>Tương tác giữa quái vật và người chơi</w:t>
      </w:r>
    </w:p>
    <w:p w14:paraId="250FC5F1" w14:textId="758ABE6F" w:rsidR="0060170D" w:rsidRDefault="0060170D" w:rsidP="0060170D">
      <w:pPr>
        <w:spacing w:line="276" w:lineRule="auto"/>
        <w:ind w:left="720"/>
        <w:jc w:val="center"/>
        <w:rPr>
          <w:b/>
        </w:rPr>
      </w:pPr>
      <w:r>
        <w:rPr>
          <w:b/>
          <w:noProof/>
        </w:rPr>
        <w:drawing>
          <wp:inline distT="0" distB="0" distL="0" distR="0" wp14:anchorId="5EFA5F6F" wp14:editId="25B6EC0F">
            <wp:extent cx="5438775" cy="3005455"/>
            <wp:effectExtent l="0" t="0" r="0" b="0"/>
            <wp:docPr id="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69298730" w14:textId="77777777" w:rsidR="0060170D" w:rsidRDefault="0060170D" w:rsidP="0060170D">
      <w:pPr>
        <w:spacing w:line="276" w:lineRule="auto"/>
        <w:ind w:left="720"/>
        <w:jc w:val="center"/>
        <w:rPr>
          <w:b/>
        </w:rPr>
      </w:pPr>
    </w:p>
    <w:p w14:paraId="79343811" w14:textId="77777777" w:rsidR="0060170D" w:rsidRDefault="0060170D" w:rsidP="0060170D">
      <w:pPr>
        <w:spacing w:line="276" w:lineRule="auto"/>
        <w:ind w:left="720"/>
        <w:jc w:val="center"/>
        <w:rPr>
          <w:b/>
        </w:rPr>
      </w:pPr>
    </w:p>
    <w:p w14:paraId="6357D923" w14:textId="77777777" w:rsidR="0060170D" w:rsidRDefault="0060170D" w:rsidP="0060170D">
      <w:pPr>
        <w:spacing w:line="276" w:lineRule="auto"/>
        <w:ind w:left="720"/>
        <w:jc w:val="center"/>
        <w:rPr>
          <w:b/>
        </w:rPr>
      </w:pPr>
    </w:p>
    <w:p w14:paraId="3C320262" w14:textId="77777777" w:rsidR="0060170D" w:rsidRDefault="0060170D" w:rsidP="0060170D">
      <w:pPr>
        <w:spacing w:line="276" w:lineRule="auto"/>
        <w:ind w:left="720"/>
        <w:jc w:val="center"/>
        <w:rPr>
          <w:b/>
        </w:rPr>
      </w:pPr>
      <w:r>
        <w:rPr>
          <w:b/>
        </w:rPr>
        <w:lastRenderedPageBreak/>
        <w:t>Bị quái vật tiêu diệt</w:t>
      </w:r>
    </w:p>
    <w:p w14:paraId="65924E4E" w14:textId="13817395" w:rsidR="0060170D" w:rsidRDefault="0060170D" w:rsidP="0060170D">
      <w:pPr>
        <w:spacing w:line="276" w:lineRule="auto"/>
        <w:ind w:left="720"/>
        <w:jc w:val="center"/>
        <w:rPr>
          <w:b/>
        </w:rPr>
      </w:pPr>
      <w:r>
        <w:rPr>
          <w:b/>
          <w:noProof/>
        </w:rPr>
        <w:drawing>
          <wp:inline distT="0" distB="0" distL="0" distR="0" wp14:anchorId="462C1232" wp14:editId="19ACC154">
            <wp:extent cx="5446395" cy="2997835"/>
            <wp:effectExtent l="0" t="0" r="0" b="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6395" cy="2997835"/>
                    </a:xfrm>
                    <a:prstGeom prst="rect">
                      <a:avLst/>
                    </a:prstGeom>
                    <a:noFill/>
                    <a:ln>
                      <a:noFill/>
                    </a:ln>
                  </pic:spPr>
                </pic:pic>
              </a:graphicData>
            </a:graphic>
          </wp:inline>
        </w:drawing>
      </w:r>
    </w:p>
    <w:p w14:paraId="38D2E4F9" w14:textId="77777777" w:rsidR="0060170D" w:rsidRDefault="0060170D" w:rsidP="0060170D">
      <w:pPr>
        <w:spacing w:line="276" w:lineRule="auto"/>
        <w:jc w:val="center"/>
        <w:rPr>
          <w:b/>
        </w:rPr>
      </w:pPr>
    </w:p>
    <w:p w14:paraId="0DA6E7BF" w14:textId="77777777" w:rsidR="0060170D" w:rsidRDefault="0060170D" w:rsidP="0060170D">
      <w:pPr>
        <w:spacing w:line="276" w:lineRule="auto"/>
        <w:jc w:val="center"/>
        <w:rPr>
          <w:b/>
        </w:rPr>
      </w:pPr>
    </w:p>
    <w:p w14:paraId="57154235" w14:textId="77777777" w:rsidR="0060170D" w:rsidRDefault="0060170D" w:rsidP="0060170D">
      <w:pPr>
        <w:spacing w:line="276" w:lineRule="auto"/>
        <w:jc w:val="center"/>
        <w:rPr>
          <w:b/>
        </w:rPr>
      </w:pPr>
    </w:p>
    <w:p w14:paraId="6599D174" w14:textId="77777777" w:rsidR="0060170D" w:rsidRDefault="0060170D" w:rsidP="0060170D">
      <w:pPr>
        <w:spacing w:line="276" w:lineRule="auto"/>
        <w:jc w:val="center"/>
        <w:rPr>
          <w:b/>
        </w:rPr>
      </w:pPr>
    </w:p>
    <w:p w14:paraId="5905460D" w14:textId="77777777" w:rsidR="0060170D" w:rsidRDefault="0060170D" w:rsidP="0060170D">
      <w:pPr>
        <w:spacing w:line="276" w:lineRule="auto"/>
        <w:ind w:left="720"/>
        <w:jc w:val="center"/>
        <w:rPr>
          <w:b/>
        </w:rPr>
      </w:pPr>
    </w:p>
    <w:p w14:paraId="3A5D44AD" w14:textId="77777777" w:rsidR="0060170D" w:rsidRDefault="0060170D" w:rsidP="0060170D">
      <w:pPr>
        <w:spacing w:line="276" w:lineRule="auto"/>
        <w:ind w:left="720"/>
        <w:jc w:val="center"/>
        <w:rPr>
          <w:b/>
        </w:rPr>
      </w:pPr>
      <w:r>
        <w:rPr>
          <w:b/>
        </w:rPr>
        <w:t>Bình máu hồi phục rớt ra khi tiêu diệt quái vật</w:t>
      </w:r>
    </w:p>
    <w:p w14:paraId="27208687" w14:textId="4B455A1A" w:rsidR="0060170D" w:rsidRDefault="0060170D" w:rsidP="0060170D">
      <w:pPr>
        <w:spacing w:line="276" w:lineRule="auto"/>
        <w:ind w:left="720"/>
        <w:jc w:val="center"/>
        <w:rPr>
          <w:b/>
        </w:rPr>
      </w:pPr>
      <w:r>
        <w:rPr>
          <w:b/>
          <w:noProof/>
        </w:rPr>
        <w:drawing>
          <wp:inline distT="0" distB="0" distL="0" distR="0" wp14:anchorId="23C2DF15" wp14:editId="4B710E7B">
            <wp:extent cx="5438775" cy="3005455"/>
            <wp:effectExtent l="0" t="0" r="0" b="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25D5AF2E" w14:textId="77777777" w:rsidR="0060170D" w:rsidRDefault="0060170D" w:rsidP="0060170D">
      <w:pPr>
        <w:spacing w:line="276" w:lineRule="auto"/>
        <w:jc w:val="center"/>
        <w:rPr>
          <w:b/>
        </w:rPr>
      </w:pPr>
    </w:p>
    <w:p w14:paraId="11AE2BCA" w14:textId="77777777" w:rsidR="0060170D" w:rsidRDefault="0060170D" w:rsidP="0060170D">
      <w:pPr>
        <w:spacing w:line="276" w:lineRule="auto"/>
        <w:ind w:left="720"/>
        <w:jc w:val="center"/>
        <w:rPr>
          <w:b/>
        </w:rPr>
      </w:pPr>
    </w:p>
    <w:p w14:paraId="61D2A113" w14:textId="77777777" w:rsidR="0060170D" w:rsidRDefault="0060170D" w:rsidP="0060170D">
      <w:pPr>
        <w:spacing w:line="276" w:lineRule="auto"/>
        <w:ind w:left="720"/>
        <w:jc w:val="center"/>
        <w:rPr>
          <w:b/>
        </w:rPr>
      </w:pPr>
    </w:p>
    <w:p w14:paraId="687A34AF" w14:textId="77777777" w:rsidR="0060170D" w:rsidRDefault="0060170D" w:rsidP="0060170D">
      <w:pPr>
        <w:spacing w:line="276" w:lineRule="auto"/>
        <w:ind w:left="720"/>
        <w:jc w:val="center"/>
        <w:rPr>
          <w:b/>
        </w:rPr>
      </w:pPr>
    </w:p>
    <w:p w14:paraId="33441529" w14:textId="77777777" w:rsidR="0060170D" w:rsidRDefault="0060170D" w:rsidP="0060170D">
      <w:pPr>
        <w:spacing w:line="276" w:lineRule="auto"/>
        <w:ind w:left="720"/>
        <w:jc w:val="center"/>
        <w:rPr>
          <w:b/>
        </w:rPr>
      </w:pPr>
      <w:r>
        <w:rPr>
          <w:b/>
        </w:rPr>
        <w:t>Chiến thắng trò chơi</w:t>
      </w:r>
    </w:p>
    <w:p w14:paraId="55EC9BD6" w14:textId="6C5AEDCD" w:rsidR="0060170D" w:rsidRDefault="0053350F" w:rsidP="0060170D">
      <w:pPr>
        <w:spacing w:line="276" w:lineRule="auto"/>
        <w:ind w:left="720"/>
        <w:jc w:val="center"/>
        <w:rPr>
          <w:b/>
        </w:rPr>
      </w:pPr>
      <w:r>
        <w:rPr>
          <w:b/>
          <w:noProof/>
        </w:rPr>
        <w:drawing>
          <wp:inline distT="0" distB="0" distL="0" distR="0" wp14:anchorId="793B354D" wp14:editId="5C34B043">
            <wp:extent cx="5574030" cy="3068955"/>
            <wp:effectExtent l="0" t="0" r="0" b="0"/>
            <wp:docPr id="11"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4030" cy="3068955"/>
                    </a:xfrm>
                    <a:prstGeom prst="rect">
                      <a:avLst/>
                    </a:prstGeom>
                    <a:noFill/>
                    <a:ln>
                      <a:noFill/>
                    </a:ln>
                  </pic:spPr>
                </pic:pic>
              </a:graphicData>
            </a:graphic>
          </wp:inline>
        </w:drawing>
      </w:r>
    </w:p>
    <w:p w14:paraId="712347B1" w14:textId="77777777" w:rsidR="0060170D" w:rsidRDefault="0060170D" w:rsidP="0060170D">
      <w:pPr>
        <w:spacing w:line="276" w:lineRule="auto"/>
        <w:rPr>
          <w:b/>
        </w:rPr>
      </w:pPr>
    </w:p>
    <w:p w14:paraId="7182412B" w14:textId="77777777" w:rsidR="0060170D" w:rsidRDefault="0060170D" w:rsidP="0060170D">
      <w:pPr>
        <w:spacing w:line="276" w:lineRule="auto"/>
        <w:ind w:left="720"/>
        <w:jc w:val="center"/>
        <w:rPr>
          <w:b/>
        </w:rPr>
      </w:pPr>
    </w:p>
    <w:p w14:paraId="2D0AEFCE" w14:textId="77777777" w:rsidR="0060170D" w:rsidRDefault="0060170D" w:rsidP="0060170D">
      <w:pPr>
        <w:spacing w:line="276" w:lineRule="auto"/>
        <w:ind w:left="720"/>
        <w:jc w:val="center"/>
        <w:rPr>
          <w:b/>
        </w:rPr>
      </w:pPr>
      <w:r>
        <w:rPr>
          <w:b/>
        </w:rPr>
        <w:t>Thông tin phiên bản</w:t>
      </w:r>
    </w:p>
    <w:p w14:paraId="179E7BF1" w14:textId="36588450" w:rsidR="0060170D" w:rsidRDefault="0060170D" w:rsidP="0060170D">
      <w:pPr>
        <w:spacing w:line="276" w:lineRule="auto"/>
        <w:ind w:left="720"/>
        <w:jc w:val="center"/>
        <w:rPr>
          <w:b/>
        </w:rPr>
      </w:pPr>
      <w:r>
        <w:rPr>
          <w:b/>
          <w:noProof/>
        </w:rPr>
        <w:drawing>
          <wp:inline distT="0" distB="0" distL="0" distR="0" wp14:anchorId="21B79AED" wp14:editId="148B12AF">
            <wp:extent cx="5438775" cy="3037205"/>
            <wp:effectExtent l="0" t="0" r="0" b="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38775" cy="3037205"/>
                    </a:xfrm>
                    <a:prstGeom prst="rect">
                      <a:avLst/>
                    </a:prstGeom>
                    <a:noFill/>
                    <a:ln>
                      <a:noFill/>
                    </a:ln>
                  </pic:spPr>
                </pic:pic>
              </a:graphicData>
            </a:graphic>
          </wp:inline>
        </w:drawing>
      </w:r>
    </w:p>
    <w:p w14:paraId="360598AE" w14:textId="77777777" w:rsidR="0060170D" w:rsidRDefault="0060170D" w:rsidP="0060170D">
      <w:pPr>
        <w:spacing w:line="276" w:lineRule="auto"/>
        <w:ind w:left="720"/>
        <w:jc w:val="center"/>
        <w:rPr>
          <w:b/>
        </w:rPr>
      </w:pPr>
    </w:p>
    <w:p w14:paraId="0FBF13AB" w14:textId="77777777" w:rsidR="0060170D" w:rsidRDefault="0060170D" w:rsidP="0060170D">
      <w:pPr>
        <w:spacing w:line="276" w:lineRule="auto"/>
        <w:ind w:left="720"/>
        <w:jc w:val="center"/>
        <w:rPr>
          <w:b/>
        </w:rPr>
      </w:pPr>
    </w:p>
    <w:p w14:paraId="34CF1E9E" w14:textId="77777777" w:rsidR="0060170D" w:rsidRDefault="0060170D" w:rsidP="0060170D">
      <w:pPr>
        <w:spacing w:after="240" w:line="360" w:lineRule="auto"/>
        <w:jc w:val="center"/>
        <w:rPr>
          <w:b/>
          <w:sz w:val="28"/>
        </w:rPr>
      </w:pPr>
      <w:r w:rsidRPr="00020644">
        <w:br w:type="page"/>
      </w:r>
    </w:p>
    <w:p w14:paraId="08D6581D" w14:textId="77777777" w:rsidR="0060170D" w:rsidRDefault="0060170D" w:rsidP="0060170D">
      <w:pPr>
        <w:pStyle w:val="Mclchnh"/>
        <w:tabs>
          <w:tab w:val="center" w:pos="4702"/>
          <w:tab w:val="right" w:pos="9405"/>
        </w:tabs>
        <w:jc w:val="left"/>
        <w:rPr>
          <w:b/>
          <w:sz w:val="28"/>
        </w:rPr>
      </w:pPr>
    </w:p>
    <w:p w14:paraId="138DB13B" w14:textId="5847CD21" w:rsidR="0053350F" w:rsidRDefault="00DB2E3B" w:rsidP="0053350F">
      <w:pPr>
        <w:spacing w:line="276" w:lineRule="auto"/>
        <w:ind w:left="720"/>
        <w:jc w:val="center"/>
        <w:rPr>
          <w:b/>
        </w:rPr>
      </w:pPr>
      <w:r>
        <w:rPr>
          <w:b/>
        </w:rPr>
        <w:t>Loading màn chơi thứ 2</w:t>
      </w:r>
    </w:p>
    <w:p w14:paraId="3DD4EF36" w14:textId="71758E80" w:rsidR="0053350F" w:rsidRDefault="00DB2E3B" w:rsidP="0053350F">
      <w:pPr>
        <w:spacing w:line="276" w:lineRule="auto"/>
        <w:ind w:left="720"/>
        <w:jc w:val="center"/>
        <w:rPr>
          <w:b/>
        </w:rPr>
      </w:pPr>
      <w:r>
        <w:rPr>
          <w:b/>
          <w:noProof/>
        </w:rPr>
        <w:drawing>
          <wp:inline distT="0" distB="0" distL="0" distR="0" wp14:anchorId="6FCA9CED" wp14:editId="02860934">
            <wp:extent cx="5581650" cy="2981960"/>
            <wp:effectExtent l="0" t="0" r="0" b="0"/>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1650" cy="2981960"/>
                    </a:xfrm>
                    <a:prstGeom prst="rect">
                      <a:avLst/>
                    </a:prstGeom>
                    <a:noFill/>
                    <a:ln>
                      <a:noFill/>
                    </a:ln>
                  </pic:spPr>
                </pic:pic>
              </a:graphicData>
            </a:graphic>
          </wp:inline>
        </w:drawing>
      </w:r>
    </w:p>
    <w:p w14:paraId="2CE9CF19" w14:textId="77777777" w:rsidR="0053350F" w:rsidRDefault="0053350F" w:rsidP="0053350F">
      <w:pPr>
        <w:spacing w:line="276" w:lineRule="auto"/>
        <w:rPr>
          <w:b/>
        </w:rPr>
      </w:pPr>
    </w:p>
    <w:p w14:paraId="20BABBD0" w14:textId="77777777" w:rsidR="0053350F" w:rsidRDefault="0053350F" w:rsidP="0053350F">
      <w:pPr>
        <w:spacing w:line="276" w:lineRule="auto"/>
        <w:ind w:left="720"/>
        <w:jc w:val="center"/>
        <w:rPr>
          <w:b/>
        </w:rPr>
      </w:pPr>
    </w:p>
    <w:p w14:paraId="36C3EA36" w14:textId="791169C0" w:rsidR="0053350F" w:rsidRDefault="00DB2E3B" w:rsidP="0053350F">
      <w:pPr>
        <w:spacing w:line="276" w:lineRule="auto"/>
        <w:ind w:left="720"/>
        <w:jc w:val="center"/>
        <w:rPr>
          <w:b/>
        </w:rPr>
      </w:pPr>
      <w:r>
        <w:rPr>
          <w:b/>
        </w:rPr>
        <w:t>Màn chơi thứ 2</w:t>
      </w:r>
    </w:p>
    <w:p w14:paraId="14FCF6AE" w14:textId="081B94E6" w:rsidR="0053350F" w:rsidRDefault="00DB2E3B" w:rsidP="0053350F">
      <w:pPr>
        <w:spacing w:line="276" w:lineRule="auto"/>
        <w:ind w:left="720"/>
        <w:jc w:val="center"/>
        <w:rPr>
          <w:b/>
        </w:rPr>
      </w:pPr>
      <w:r>
        <w:rPr>
          <w:b/>
          <w:noProof/>
        </w:rPr>
        <w:drawing>
          <wp:inline distT="0" distB="0" distL="0" distR="0" wp14:anchorId="252BFB19" wp14:editId="234CA2C2">
            <wp:extent cx="5574030" cy="3068955"/>
            <wp:effectExtent l="0" t="0" r="0" b="0"/>
            <wp:docPr id="17"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4030" cy="3068955"/>
                    </a:xfrm>
                    <a:prstGeom prst="rect">
                      <a:avLst/>
                    </a:prstGeom>
                    <a:noFill/>
                    <a:ln>
                      <a:noFill/>
                    </a:ln>
                  </pic:spPr>
                </pic:pic>
              </a:graphicData>
            </a:graphic>
          </wp:inline>
        </w:drawing>
      </w:r>
    </w:p>
    <w:p w14:paraId="47903B9D" w14:textId="77777777" w:rsidR="0053350F" w:rsidRDefault="0053350F" w:rsidP="0053350F">
      <w:pPr>
        <w:spacing w:line="276" w:lineRule="auto"/>
        <w:ind w:left="720"/>
        <w:jc w:val="center"/>
        <w:rPr>
          <w:b/>
        </w:rPr>
      </w:pPr>
    </w:p>
    <w:p w14:paraId="034BDE0A" w14:textId="77777777" w:rsidR="0053350F" w:rsidRDefault="0053350F" w:rsidP="0053350F">
      <w:pPr>
        <w:spacing w:line="276" w:lineRule="auto"/>
        <w:ind w:left="720"/>
        <w:jc w:val="center"/>
        <w:rPr>
          <w:b/>
        </w:rPr>
      </w:pPr>
    </w:p>
    <w:p w14:paraId="1091DD9C" w14:textId="77777777" w:rsidR="0053350F" w:rsidRDefault="0053350F" w:rsidP="0053350F">
      <w:pPr>
        <w:spacing w:after="240" w:line="360" w:lineRule="auto"/>
        <w:jc w:val="center"/>
        <w:rPr>
          <w:b/>
          <w:sz w:val="28"/>
        </w:rPr>
      </w:pPr>
      <w:r w:rsidRPr="00020644">
        <w:br w:type="page"/>
      </w:r>
    </w:p>
    <w:p w14:paraId="21FEF34E" w14:textId="77777777" w:rsidR="0060170D" w:rsidRPr="000C5C3B" w:rsidRDefault="0060170D" w:rsidP="0060170D">
      <w:pPr>
        <w:spacing w:after="200" w:line="276" w:lineRule="auto"/>
        <w:rPr>
          <w:b/>
          <w:i/>
          <w:color w:val="000000" w:themeColor="text1"/>
          <w:sz w:val="28"/>
          <w:szCs w:val="28"/>
        </w:rPr>
        <w:sectPr w:rsidR="0060170D" w:rsidRPr="000C5C3B" w:rsidSect="00965D59">
          <w:footerReference w:type="default" r:id="rId20"/>
          <w:type w:val="continuous"/>
          <w:pgSz w:w="11909" w:h="16834" w:code="9"/>
          <w:pgMar w:top="1701" w:right="1134" w:bottom="1985" w:left="1985" w:header="720" w:footer="720" w:gutter="0"/>
          <w:pgNumType w:fmt="lowerRoman" w:start="1"/>
          <w:cols w:space="720"/>
          <w:docGrid w:linePitch="360"/>
        </w:sectPr>
      </w:pPr>
    </w:p>
    <w:p w14:paraId="6956608F" w14:textId="5B22F650" w:rsidR="0053350F" w:rsidRDefault="00DB2E3B" w:rsidP="0053350F">
      <w:pPr>
        <w:spacing w:line="276" w:lineRule="auto"/>
        <w:ind w:left="720"/>
        <w:jc w:val="center"/>
        <w:rPr>
          <w:b/>
        </w:rPr>
      </w:pPr>
      <w:bookmarkStart w:id="8" w:name="_Toc381729194"/>
      <w:bookmarkEnd w:id="7"/>
      <w:r>
        <w:rPr>
          <w:b/>
        </w:rPr>
        <w:lastRenderedPageBreak/>
        <w:t>Loading màn chơi thứ 3</w:t>
      </w:r>
    </w:p>
    <w:p w14:paraId="31C34B9B" w14:textId="67505139" w:rsidR="0053350F" w:rsidRDefault="0053350F" w:rsidP="0053350F">
      <w:pPr>
        <w:spacing w:line="276" w:lineRule="auto"/>
        <w:ind w:left="720"/>
        <w:jc w:val="center"/>
        <w:rPr>
          <w:b/>
        </w:rPr>
      </w:pPr>
    </w:p>
    <w:p w14:paraId="2C38443D" w14:textId="2C242C30" w:rsidR="0053350F" w:rsidRDefault="00DB2E3B" w:rsidP="0053350F">
      <w:pPr>
        <w:spacing w:line="276" w:lineRule="auto"/>
        <w:rPr>
          <w:b/>
        </w:rPr>
      </w:pPr>
      <w:r>
        <w:rPr>
          <w:b/>
          <w:noProof/>
        </w:rPr>
        <w:drawing>
          <wp:inline distT="0" distB="0" distL="0" distR="0" wp14:anchorId="02C002DC" wp14:editId="1B3A6819">
            <wp:extent cx="5574030" cy="3068955"/>
            <wp:effectExtent l="0" t="0" r="0" b="0"/>
            <wp:docPr id="18" name="Hình ảnh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4030" cy="3068955"/>
                    </a:xfrm>
                    <a:prstGeom prst="rect">
                      <a:avLst/>
                    </a:prstGeom>
                    <a:noFill/>
                    <a:ln>
                      <a:noFill/>
                    </a:ln>
                  </pic:spPr>
                </pic:pic>
              </a:graphicData>
            </a:graphic>
          </wp:inline>
        </w:drawing>
      </w:r>
    </w:p>
    <w:p w14:paraId="059EA437" w14:textId="77777777" w:rsidR="0053350F" w:rsidRDefault="0053350F" w:rsidP="0053350F">
      <w:pPr>
        <w:spacing w:line="276" w:lineRule="auto"/>
        <w:ind w:left="720"/>
        <w:jc w:val="center"/>
        <w:rPr>
          <w:b/>
        </w:rPr>
      </w:pPr>
    </w:p>
    <w:p w14:paraId="320E9378" w14:textId="0494C2E9" w:rsidR="0053350F" w:rsidRDefault="00DB2E3B" w:rsidP="0053350F">
      <w:pPr>
        <w:spacing w:line="276" w:lineRule="auto"/>
        <w:ind w:left="720"/>
        <w:jc w:val="center"/>
        <w:rPr>
          <w:b/>
        </w:rPr>
      </w:pPr>
      <w:r>
        <w:rPr>
          <w:b/>
        </w:rPr>
        <w:t>Màn chơi thứ 3</w:t>
      </w:r>
    </w:p>
    <w:p w14:paraId="743C32FD" w14:textId="391E94BC" w:rsidR="0053350F" w:rsidRDefault="00DB2E3B" w:rsidP="0053350F">
      <w:pPr>
        <w:spacing w:line="276" w:lineRule="auto"/>
        <w:ind w:left="720"/>
        <w:jc w:val="center"/>
        <w:rPr>
          <w:b/>
        </w:rPr>
      </w:pPr>
      <w:r>
        <w:rPr>
          <w:b/>
          <w:noProof/>
        </w:rPr>
        <w:drawing>
          <wp:inline distT="0" distB="0" distL="0" distR="0" wp14:anchorId="691F332F" wp14:editId="353B259C">
            <wp:extent cx="5574030" cy="3077210"/>
            <wp:effectExtent l="0" t="0" r="0" b="0"/>
            <wp:docPr id="19" name="Hình ảnh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4030" cy="3077210"/>
                    </a:xfrm>
                    <a:prstGeom prst="rect">
                      <a:avLst/>
                    </a:prstGeom>
                    <a:noFill/>
                    <a:ln>
                      <a:noFill/>
                    </a:ln>
                  </pic:spPr>
                </pic:pic>
              </a:graphicData>
            </a:graphic>
          </wp:inline>
        </w:drawing>
      </w:r>
    </w:p>
    <w:p w14:paraId="447D104B" w14:textId="77777777" w:rsidR="0053350F" w:rsidRDefault="0053350F" w:rsidP="0053350F">
      <w:pPr>
        <w:spacing w:line="276" w:lineRule="auto"/>
        <w:ind w:left="720"/>
        <w:jc w:val="center"/>
        <w:rPr>
          <w:b/>
        </w:rPr>
      </w:pPr>
    </w:p>
    <w:p w14:paraId="0CE6D4CE" w14:textId="77777777" w:rsidR="0053350F" w:rsidRDefault="0053350F" w:rsidP="0053350F">
      <w:pPr>
        <w:spacing w:line="276" w:lineRule="auto"/>
        <w:ind w:left="720"/>
        <w:jc w:val="center"/>
        <w:rPr>
          <w:b/>
        </w:rPr>
      </w:pPr>
    </w:p>
    <w:p w14:paraId="2510E0D2" w14:textId="5433680A" w:rsidR="0053350F" w:rsidRDefault="0053350F" w:rsidP="00DB2E3B">
      <w:pPr>
        <w:spacing w:after="240" w:line="360" w:lineRule="auto"/>
      </w:pPr>
    </w:p>
    <w:p w14:paraId="532B2179" w14:textId="77777777" w:rsidR="00DB2E3B" w:rsidRPr="00DB2E3B" w:rsidRDefault="00DB2E3B" w:rsidP="00DB2E3B">
      <w:pPr>
        <w:spacing w:after="240" w:line="360" w:lineRule="auto"/>
        <w:rPr>
          <w:b/>
          <w:sz w:val="28"/>
        </w:rPr>
      </w:pPr>
    </w:p>
    <w:p w14:paraId="4CC8B59A" w14:textId="6660A7C3" w:rsidR="0060170D" w:rsidRDefault="0060170D" w:rsidP="0060170D">
      <w:pPr>
        <w:spacing w:after="200" w:line="360" w:lineRule="auto"/>
        <w:jc w:val="center"/>
        <w:rPr>
          <w:b/>
          <w:color w:val="000000" w:themeColor="text1"/>
          <w:sz w:val="28"/>
          <w:szCs w:val="28"/>
        </w:rPr>
      </w:pPr>
      <w:r>
        <w:rPr>
          <w:b/>
          <w:color w:val="000000" w:themeColor="text1"/>
          <w:sz w:val="28"/>
          <w:szCs w:val="28"/>
        </w:rPr>
        <w:lastRenderedPageBreak/>
        <w:t>TÓM TẮT ĐỒ ÁN</w:t>
      </w:r>
    </w:p>
    <w:p w14:paraId="4AEBAC9C" w14:textId="77777777" w:rsidR="0060170D" w:rsidRDefault="0060170D" w:rsidP="0060170D">
      <w:pPr>
        <w:spacing w:before="240" w:line="360" w:lineRule="auto"/>
        <w:jc w:val="both"/>
      </w:pPr>
      <w:r>
        <w:t>………………………………………………………………………………………</w:t>
      </w:r>
    </w:p>
    <w:p w14:paraId="4E49CA71" w14:textId="77777777" w:rsidR="0060170D" w:rsidRDefault="0060170D" w:rsidP="0060170D">
      <w:pPr>
        <w:spacing w:line="360" w:lineRule="auto"/>
        <w:jc w:val="both"/>
      </w:pPr>
      <w:r>
        <w:t>………………………………………………………………………………………………………………………………………………………………………………………………………………………………………………………………………………………………………………………………………………………………………………………………………………………………………………………………………………………………………………………………………………………………………………………………………………………………………………………………………………………………………………………………</w:t>
      </w:r>
    </w:p>
    <w:p w14:paraId="7FE82EDC" w14:textId="77777777" w:rsidR="0060170D" w:rsidRDefault="0060170D" w:rsidP="0060170D">
      <w:pPr>
        <w:spacing w:line="360" w:lineRule="auto"/>
        <w:jc w:val="both"/>
      </w:pPr>
      <w:r>
        <w:t>………………………………………………………………………………………………………………………………………………………………………………</w:t>
      </w:r>
    </w:p>
    <w:p w14:paraId="095A97A6" w14:textId="77777777" w:rsidR="0060170D" w:rsidRDefault="0060170D" w:rsidP="0060170D">
      <w:pPr>
        <w:spacing w:line="360" w:lineRule="auto"/>
        <w:jc w:val="both"/>
      </w:pPr>
      <w:r>
        <w:t>………………………………………………………………………………………</w:t>
      </w:r>
    </w:p>
    <w:p w14:paraId="73787A2B" w14:textId="77777777" w:rsidR="0060170D" w:rsidRDefault="0060170D" w:rsidP="0060170D">
      <w:pPr>
        <w:spacing w:line="360" w:lineRule="auto"/>
        <w:jc w:val="both"/>
      </w:pPr>
      <w:r>
        <w:t>………………………………………………………………………………………………………………………………………………………………………………………………………………………………………………………………………………………………………………………………………………………………………………………………………………………………………………………………………………………………………………………………………………………………………………………………………………………………………………………………………………………………………………………………</w:t>
      </w:r>
    </w:p>
    <w:p w14:paraId="6FF3ACAB" w14:textId="77777777" w:rsidR="0060170D" w:rsidRDefault="0060170D" w:rsidP="0060170D">
      <w:pPr>
        <w:spacing w:line="360" w:lineRule="auto"/>
        <w:jc w:val="both"/>
      </w:pPr>
      <w:r>
        <w:t>………………………………………………………………………………………………………………………………………………………………………………</w:t>
      </w:r>
    </w:p>
    <w:p w14:paraId="72340F6F" w14:textId="77777777" w:rsidR="0060170D" w:rsidRDefault="0060170D" w:rsidP="0060170D">
      <w:pPr>
        <w:spacing w:line="360" w:lineRule="auto"/>
        <w:jc w:val="both"/>
      </w:pPr>
      <w:r>
        <w:t>………………………………………………………………………………………</w:t>
      </w:r>
    </w:p>
    <w:p w14:paraId="52410424" w14:textId="77777777" w:rsidR="0060170D" w:rsidRDefault="0060170D" w:rsidP="0060170D">
      <w:pPr>
        <w:spacing w:line="360" w:lineRule="auto"/>
        <w:jc w:val="both"/>
      </w:pPr>
      <w:r>
        <w:t>………………………………………………………………………………………………………………………………………………………………………………………………………………………………………………………………………</w:t>
      </w:r>
    </w:p>
    <w:p w14:paraId="2348CBCC" w14:textId="77777777" w:rsidR="0060170D" w:rsidRDefault="0060170D" w:rsidP="0060170D">
      <w:pPr>
        <w:spacing w:after="200" w:line="360" w:lineRule="auto"/>
        <w:jc w:val="center"/>
        <w:rPr>
          <w:b/>
          <w:color w:val="000000" w:themeColor="text1"/>
          <w:sz w:val="28"/>
          <w:szCs w:val="28"/>
        </w:rPr>
      </w:pPr>
    </w:p>
    <w:p w14:paraId="3ABF081B" w14:textId="77777777" w:rsidR="0060170D" w:rsidRPr="00AD2D9B" w:rsidRDefault="0060170D" w:rsidP="0060170D">
      <w:pPr>
        <w:spacing w:after="200" w:line="360" w:lineRule="auto"/>
        <w:jc w:val="center"/>
        <w:rPr>
          <w:b/>
          <w:color w:val="000000" w:themeColor="text1"/>
          <w:sz w:val="28"/>
          <w:szCs w:val="28"/>
        </w:rPr>
      </w:pPr>
      <w:r w:rsidRPr="00AD2D9B">
        <w:rPr>
          <w:b/>
          <w:color w:val="000000" w:themeColor="text1"/>
          <w:sz w:val="28"/>
          <w:szCs w:val="28"/>
        </w:rPr>
        <w:lastRenderedPageBreak/>
        <w:t>MỞ ĐẦU</w:t>
      </w:r>
    </w:p>
    <w:p w14:paraId="003EA89B" w14:textId="73FEACF5" w:rsidR="00F3009F" w:rsidRDefault="00F3009F" w:rsidP="00F3009F">
      <w:pPr>
        <w:spacing w:line="360" w:lineRule="auto"/>
        <w:jc w:val="both"/>
      </w:pPr>
      <w:r>
        <w:t xml:space="preserve">Hiện nay, ngành công nghiệp game đang phát triển rất nhanh với sự ra đời của hàng loạt game bom tấn AAA, hệ thống PlayStation, Console đời mới... </w:t>
      </w:r>
      <w:r w:rsidR="00D76859">
        <w:t>Song song với đó là sự phát triển của các nền tảng khác như android, iOS. Gần như mọi thiết bị hiện nay đều có thể chơi và chơi tốt các thể loại game phổ biến. Tuy nhiên, việc sản xuất một tựa game có thể hỗ trợ chơi trên nhiều nền tảng là vô cùng tốn thời gian và công sức. Hơn nữa, thị hiếu của người dùng thay đổi rất nhanh. Việc có một trò chơi liên tục cập nhật, đổi mới và ổn định trên nhiều nền tảng là một thách thức lớn đối với các nhà phát triển.</w:t>
      </w:r>
    </w:p>
    <w:p w14:paraId="7ED6FD6C" w14:textId="77777777" w:rsidR="00F3009F" w:rsidRDefault="00F3009F" w:rsidP="00F3009F">
      <w:pPr>
        <w:spacing w:line="360" w:lineRule="auto"/>
        <w:jc w:val="both"/>
      </w:pPr>
    </w:p>
    <w:p w14:paraId="18C52481" w14:textId="1638E3C9" w:rsidR="00F3009F" w:rsidRDefault="00D76859" w:rsidP="00F3009F">
      <w:pPr>
        <w:spacing w:line="360" w:lineRule="auto"/>
        <w:jc w:val="both"/>
      </w:pPr>
      <w:r>
        <w:t>Do đó, s</w:t>
      </w:r>
      <w:r w:rsidR="00F3009F">
        <w:t xml:space="preserve">ử dụng </w:t>
      </w:r>
      <w:r>
        <w:t>Unity3d</w:t>
      </w:r>
      <w:r w:rsidR="00F3009F">
        <w:t xml:space="preserve"> để phát triển game</w:t>
      </w:r>
      <w:r>
        <w:t xml:space="preserve"> đa nền tảng</w:t>
      </w:r>
      <w:r w:rsidR="00F3009F">
        <w:t xml:space="preserve"> đang là xu thế hiện nay của ngành game. Hiệu năng </w:t>
      </w:r>
      <w:r>
        <w:t xml:space="preserve">và sự đơn giản </w:t>
      </w:r>
      <w:r w:rsidR="00F3009F">
        <w:t xml:space="preserve">mà Engine này đem lại hỗi trợ rất để tối ưu hóa cho </w:t>
      </w:r>
      <w:r>
        <w:t>dòng game Hyper-casual</w:t>
      </w:r>
      <w:r w:rsidR="00F3009F">
        <w:t xml:space="preserve">, </w:t>
      </w:r>
      <w:r>
        <w:t>sử dụng C# là ngôn ngữ chính và có giao diện dễ sử dụng là</w:t>
      </w:r>
      <w:r w:rsidR="00F3009F">
        <w:t xml:space="preserve"> lý do chính mà nhiều công ty chọn </w:t>
      </w:r>
      <w:r>
        <w:t>Unity3d</w:t>
      </w:r>
      <w:r w:rsidR="00F3009F">
        <w:t xml:space="preserve"> để phát triển sản phẩm của mình. Và trong học kỳ </w:t>
      </w:r>
      <w:r>
        <w:t>4</w:t>
      </w:r>
      <w:r w:rsidR="00F3009F">
        <w:t xml:space="preserve"> tại VTC Academy, </w:t>
      </w:r>
      <w:r>
        <w:t xml:space="preserve">nhóm chúng </w:t>
      </w:r>
      <w:r w:rsidR="00F3009F">
        <w:t xml:space="preserve">tôi quyết định sử dụng </w:t>
      </w:r>
      <w:r>
        <w:t xml:space="preserve">Unity3d </w:t>
      </w:r>
      <w:r w:rsidR="00F3009F">
        <w:t xml:space="preserve"> Engine để xây dựng 1 </w:t>
      </w:r>
      <w:r>
        <w:t>hyper-casual game</w:t>
      </w:r>
      <w:r w:rsidR="00F3009F">
        <w:t xml:space="preserve">, chạy trên </w:t>
      </w:r>
      <w:r>
        <w:t>nhiều nền tảng kahcs nhau với lối chơi đơn giản nhưng mang lại tính giải trí cao</w:t>
      </w:r>
      <w:r w:rsidR="00F3009F">
        <w:t>.</w:t>
      </w:r>
    </w:p>
    <w:p w14:paraId="5E162BEC" w14:textId="77777777" w:rsidR="00F3009F" w:rsidRDefault="00F3009F" w:rsidP="00F3009F">
      <w:pPr>
        <w:spacing w:line="360" w:lineRule="auto"/>
        <w:jc w:val="both"/>
      </w:pPr>
    </w:p>
    <w:p w14:paraId="139FEC61" w14:textId="3AAE4B1D" w:rsidR="00F3009F" w:rsidRDefault="00F3009F" w:rsidP="00F3009F">
      <w:pPr>
        <w:spacing w:line="360" w:lineRule="auto"/>
        <w:jc w:val="both"/>
      </w:pPr>
      <w:r>
        <w:t xml:space="preserve">Trò chơi mang tên Legend Of </w:t>
      </w:r>
      <w:r w:rsidR="003904B1">
        <w:t>Pirate</w:t>
      </w:r>
      <w:r>
        <w:t xml:space="preserve"> – </w:t>
      </w:r>
      <w:r w:rsidR="003904B1">
        <w:t>1 game hyper casual với lối chơi khá phổ biến hiện nay</w:t>
      </w:r>
      <w:r>
        <w:t>.</w:t>
      </w:r>
      <w:r w:rsidR="003904B1">
        <w:t xml:space="preserve"> Bạn sẽ nhập vai vào 1 hải tặc , tìm đến các hòn đảo và chinh phục kho báo của mình – với mỗi hòn đảo sẽ là 1 màn chơi tương ứng. Khi bắt đầu màn chơi, bạn sẽ được cho một khoảng thời gian để bắn nổ những viên kim cương đang rơi xuống, gom vào túi mình. Nhiệm vụ của bạn là gom được càng nhiều càng tốt và không để kim cương rơi xuống mức nguy hiểm trước khi thời gian kết thúc.</w:t>
      </w:r>
    </w:p>
    <w:p w14:paraId="793C1170" w14:textId="77777777" w:rsidR="00F3009F" w:rsidRDefault="00F3009F" w:rsidP="00F3009F">
      <w:pPr>
        <w:spacing w:line="360" w:lineRule="auto"/>
        <w:jc w:val="both"/>
      </w:pPr>
    </w:p>
    <w:p w14:paraId="473F6742" w14:textId="461DCC97" w:rsidR="0060170D" w:rsidRPr="00441142" w:rsidRDefault="0060170D" w:rsidP="0060170D">
      <w:pPr>
        <w:spacing w:line="360" w:lineRule="auto"/>
        <w:jc w:val="both"/>
      </w:pPr>
      <w:r>
        <w:tab/>
      </w:r>
      <w:r>
        <w:tab/>
      </w:r>
      <w:r>
        <w:tab/>
      </w:r>
      <w:r>
        <w:tab/>
      </w:r>
      <w:r>
        <w:tab/>
      </w:r>
      <w:r>
        <w:tab/>
      </w:r>
      <w:r>
        <w:tab/>
      </w:r>
      <w:r>
        <w:tab/>
      </w:r>
      <w:r>
        <w:tab/>
      </w:r>
      <w:r>
        <w:rPr>
          <w:b/>
        </w:rPr>
        <w:t>Nhóm sinh viên</w:t>
      </w:r>
    </w:p>
    <w:p w14:paraId="66692C43" w14:textId="34A942A4" w:rsidR="0060170D" w:rsidRDefault="0060170D" w:rsidP="0060170D">
      <w:pPr>
        <w:spacing w:after="200" w:line="276" w:lineRule="auto"/>
        <w:rPr>
          <w:b/>
          <w:sz w:val="28"/>
          <w:szCs w:val="28"/>
        </w:rPr>
      </w:pPr>
      <w:r>
        <w:tab/>
      </w:r>
      <w:r>
        <w:tab/>
      </w:r>
      <w:r>
        <w:tab/>
      </w:r>
      <w:r>
        <w:tab/>
      </w:r>
      <w:r>
        <w:tab/>
      </w:r>
      <w:r>
        <w:tab/>
      </w:r>
      <w:r>
        <w:tab/>
      </w:r>
      <w:r>
        <w:tab/>
      </w:r>
      <w:r>
        <w:tab/>
        <w:t xml:space="preserve"> Tháng 0</w:t>
      </w:r>
      <w:r w:rsidR="003904B1">
        <w:t>2</w:t>
      </w:r>
      <w:r>
        <w:t>/202</w:t>
      </w:r>
      <w:r w:rsidR="003904B1">
        <w:t>1</w:t>
      </w:r>
      <w:r>
        <w:rPr>
          <w:b/>
          <w:sz w:val="28"/>
          <w:szCs w:val="28"/>
        </w:rPr>
        <w:br w:type="page"/>
      </w:r>
    </w:p>
    <w:p w14:paraId="6BD3E5A5" w14:textId="4CFB5915" w:rsidR="0060170D" w:rsidRPr="001A73B7" w:rsidRDefault="0060170D" w:rsidP="0060170D">
      <w:pPr>
        <w:spacing w:after="240"/>
        <w:jc w:val="both"/>
        <w:outlineLvl w:val="0"/>
        <w:rPr>
          <w:b/>
          <w:sz w:val="28"/>
          <w:szCs w:val="28"/>
        </w:rPr>
      </w:pPr>
      <w:bookmarkStart w:id="9" w:name="_Toc42174903"/>
      <w:r w:rsidRPr="001A73B7">
        <w:rPr>
          <w:b/>
          <w:sz w:val="28"/>
          <w:szCs w:val="28"/>
        </w:rPr>
        <w:lastRenderedPageBreak/>
        <w:t xml:space="preserve">CHƯƠNG 1: </w:t>
      </w:r>
      <w:bookmarkEnd w:id="8"/>
      <w:bookmarkEnd w:id="9"/>
      <w:r>
        <w:rPr>
          <w:b/>
          <w:sz w:val="28"/>
          <w:szCs w:val="28"/>
        </w:rPr>
        <w:t>TỔNG QUAN VỀ TRÒ CHƠI</w:t>
      </w:r>
    </w:p>
    <w:p w14:paraId="3B1DECF1" w14:textId="35DC8E84" w:rsidR="0060170D" w:rsidRDefault="0060170D" w:rsidP="0060170D">
      <w:pPr>
        <w:pStyle w:val="ListParagraph"/>
        <w:numPr>
          <w:ilvl w:val="1"/>
          <w:numId w:val="7"/>
        </w:numPr>
        <w:spacing w:after="0" w:line="360" w:lineRule="auto"/>
        <w:jc w:val="both"/>
        <w:outlineLvl w:val="1"/>
        <w:rPr>
          <w:rFonts w:ascii="Times New Roman" w:hAnsi="Times New Roman" w:cs="Times New Roman"/>
          <w:b/>
          <w:sz w:val="26"/>
          <w:szCs w:val="26"/>
        </w:rPr>
      </w:pPr>
      <w:bookmarkStart w:id="10" w:name="_Toc381729195"/>
      <w:r w:rsidRPr="00EE032E">
        <w:rPr>
          <w:rFonts w:ascii="Times New Roman" w:hAnsi="Times New Roman" w:cs="Times New Roman"/>
          <w:b/>
          <w:sz w:val="26"/>
          <w:szCs w:val="26"/>
        </w:rPr>
        <w:t xml:space="preserve"> </w:t>
      </w:r>
      <w:bookmarkEnd w:id="10"/>
      <w:r>
        <w:rPr>
          <w:rFonts w:ascii="Times New Roman" w:hAnsi="Times New Roman" w:cs="Times New Roman"/>
          <w:b/>
          <w:sz w:val="26"/>
          <w:szCs w:val="26"/>
        </w:rPr>
        <w:t>Mục đích chọn đề tài</w:t>
      </w:r>
    </w:p>
    <w:p w14:paraId="6954304C" w14:textId="745E0B5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Vì sao sử dụng </w:t>
      </w:r>
      <w:r w:rsidR="003904B1">
        <w:rPr>
          <w:rFonts w:ascii="Times New Roman" w:hAnsi="Times New Roman" w:cs="Times New Roman"/>
          <w:bCs/>
          <w:sz w:val="26"/>
          <w:szCs w:val="26"/>
        </w:rPr>
        <w:t>Unity3d</w:t>
      </w:r>
      <w:r w:rsidRPr="00AB6710">
        <w:rPr>
          <w:rFonts w:ascii="Times New Roman" w:hAnsi="Times New Roman" w:cs="Times New Roman"/>
          <w:bCs/>
          <w:sz w:val="26"/>
          <w:szCs w:val="26"/>
        </w:rPr>
        <w:t xml:space="preserve"> Engine</w:t>
      </w:r>
    </w:p>
    <w:p w14:paraId="6370B95F" w14:textId="15B8605D" w:rsidR="0060170D" w:rsidRPr="0060170D" w:rsidRDefault="0060170D" w:rsidP="0060170D">
      <w:pPr>
        <w:spacing w:line="360" w:lineRule="auto"/>
        <w:jc w:val="both"/>
        <w:outlineLvl w:val="1"/>
        <w:rPr>
          <w:bCs/>
        </w:rPr>
      </w:pPr>
      <w:r w:rsidRPr="0060170D">
        <w:rPr>
          <w:bCs/>
        </w:rPr>
        <w:t xml:space="preserve">   </w:t>
      </w:r>
      <w:r>
        <w:rPr>
          <w:bCs/>
        </w:rPr>
        <w:tab/>
      </w:r>
      <w:r w:rsidRPr="0060170D">
        <w:rPr>
          <w:bCs/>
        </w:rPr>
        <w:t xml:space="preserve">Hiện nay, ngành công nghiệp game đang phát triển rất nhanh và sẽ không ngừng tăng trưởng. </w:t>
      </w:r>
      <w:r w:rsidR="003904B1">
        <w:rPr>
          <w:bCs/>
        </w:rPr>
        <w:t>Song song với đó là sự phát triển của các thiết bị hiện nay. Từ android, iOS, thậm chí cả Apple Watch, … gần như mọi thiết bị đều có thể dùng để trải nghiệm game, ở bất cứ đâu và bất cứ khi nào, và mỗi ngày đều có hàng trăm game mới ra mắt. Để bắt kịp xu thế hiện nay, những nhà phát triển game cần một công cụ dễ sử dụng, hiệu năng cao, dễ bảo trì và cập nhật game…và Unity3d chính là giải pháp tốt nhất.</w:t>
      </w:r>
    </w:p>
    <w:p w14:paraId="054FDA27" w14:textId="77777777" w:rsidR="0060170D" w:rsidRDefault="0060170D" w:rsidP="0060170D">
      <w:pPr>
        <w:pStyle w:val="ListParagraph"/>
        <w:spacing w:after="0" w:line="360" w:lineRule="auto"/>
        <w:jc w:val="both"/>
        <w:outlineLvl w:val="1"/>
        <w:rPr>
          <w:rFonts w:ascii="Times New Roman" w:hAnsi="Times New Roman" w:cs="Times New Roman"/>
          <w:b/>
          <w:sz w:val="26"/>
          <w:szCs w:val="26"/>
        </w:rPr>
      </w:pPr>
    </w:p>
    <w:p w14:paraId="11BBDF0B" w14:textId="607B77B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Lý do chọn game </w:t>
      </w:r>
      <w:r w:rsidR="003904B1">
        <w:rPr>
          <w:rFonts w:ascii="Times New Roman" w:hAnsi="Times New Roman" w:cs="Times New Roman"/>
          <w:bCs/>
          <w:sz w:val="26"/>
          <w:szCs w:val="26"/>
        </w:rPr>
        <w:t>Hyper-casual</w:t>
      </w:r>
    </w:p>
    <w:p w14:paraId="71D43ECB" w14:textId="763EC6DB" w:rsidR="0060170D" w:rsidRPr="0060170D" w:rsidRDefault="0060170D" w:rsidP="0060170D">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sidR="003904B1">
        <w:rPr>
          <w:rFonts w:ascii="Times New Roman" w:hAnsi="Times New Roman" w:cs="Times New Roman"/>
          <w:bCs/>
          <w:sz w:val="26"/>
          <w:szCs w:val="26"/>
        </w:rPr>
        <w:t xml:space="preserve">Các công ty game hiện nay thường gắn liền với một sản phẩm mang tính thương hiệu, như Rockstar với series GTA, hay Blizzard với World of Warcraft,…Tuy nhiên, để có một sản phẩm </w:t>
      </w:r>
      <w:r w:rsidR="00BE7734">
        <w:rPr>
          <w:rFonts w:ascii="Times New Roman" w:hAnsi="Times New Roman" w:cs="Times New Roman"/>
          <w:bCs/>
          <w:sz w:val="26"/>
          <w:szCs w:val="26"/>
        </w:rPr>
        <w:t>nổi tiếng như vậy, cần rất nhiều thời gian, công sức và tiền bạc của cả một tập thể công ty hàng ngàn người. Và đôi khi, quá trình vận hành game cũng có nhiều rủi do, và cũng đã không ít công ty phá sản với số nợ khổng lồ. Là những cá nhân mới startup hay những doanh nghiệp nhỏ, gần như không thể đi theo lối mòn đó mà phát triển vì không đủ vốn và nhân lực. Do đó, hyper-casual là lựa chọn tốt nhất cho những đối tượng này. Với những tựa game nhỏ lẻ nhưng chiếm số lượng lớn, và liên tục cập nhật, các doanh nghiệp có thể định vị được thị trường và tiềm năng của mình, trước khi bắt tay vào một sản phẩm lớn hơn.</w:t>
      </w:r>
    </w:p>
    <w:p w14:paraId="0617B917" w14:textId="332DCA18" w:rsidR="0060170D" w:rsidRPr="00EE032E" w:rsidRDefault="0060170D" w:rsidP="0060170D">
      <w:pPr>
        <w:pStyle w:val="ListParagraph"/>
        <w:spacing w:before="120" w:after="0"/>
        <w:ind w:left="360"/>
        <w:jc w:val="both"/>
        <w:outlineLvl w:val="1"/>
        <w:rPr>
          <w:rFonts w:ascii="Times New Roman" w:hAnsi="Times New Roman" w:cs="Times New Roman"/>
          <w:b/>
          <w:sz w:val="26"/>
          <w:szCs w:val="26"/>
        </w:rPr>
      </w:pPr>
    </w:p>
    <w:p w14:paraId="4B1BAA9C" w14:textId="0E3AC4E5" w:rsidR="0060170D" w:rsidRDefault="0060170D" w:rsidP="0060170D">
      <w:pPr>
        <w:pStyle w:val="ListParagraph"/>
        <w:numPr>
          <w:ilvl w:val="1"/>
          <w:numId w:val="7"/>
        </w:numPr>
        <w:spacing w:before="120" w:after="0" w:line="360" w:lineRule="auto"/>
        <w:jc w:val="both"/>
        <w:outlineLvl w:val="1"/>
        <w:rPr>
          <w:rFonts w:ascii="Times New Roman" w:hAnsi="Times New Roman" w:cs="Times New Roman"/>
          <w:b/>
          <w:sz w:val="26"/>
          <w:szCs w:val="26"/>
        </w:rPr>
      </w:pPr>
      <w:bookmarkStart w:id="11" w:name="_Toc381729197"/>
      <w:r w:rsidRPr="00EE032E">
        <w:rPr>
          <w:rFonts w:ascii="Times New Roman" w:hAnsi="Times New Roman" w:cs="Times New Roman"/>
          <w:b/>
          <w:sz w:val="26"/>
          <w:szCs w:val="26"/>
        </w:rPr>
        <w:t xml:space="preserve"> </w:t>
      </w:r>
      <w:bookmarkEnd w:id="11"/>
      <w:r>
        <w:rPr>
          <w:rFonts w:ascii="Times New Roman" w:hAnsi="Times New Roman" w:cs="Times New Roman"/>
          <w:b/>
          <w:sz w:val="26"/>
          <w:szCs w:val="26"/>
        </w:rPr>
        <w:t>Kế hoạch và công cụ thực hiện</w:t>
      </w:r>
    </w:p>
    <w:p w14:paraId="63866DD0" w14:textId="77777777" w:rsidR="00AB6710" w:rsidRDefault="00AB6710" w:rsidP="00AB6710">
      <w:pPr>
        <w:spacing w:before="120" w:line="360" w:lineRule="auto"/>
        <w:jc w:val="both"/>
        <w:outlineLvl w:val="1"/>
        <w:rPr>
          <w:b/>
        </w:rPr>
      </w:pPr>
    </w:p>
    <w:p w14:paraId="2C6C5EDF" w14:textId="4459051D" w:rsidR="0060170D"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Kế hoạch thực hiện trò chơi</w:t>
      </w:r>
    </w:p>
    <w:p w14:paraId="17EBDD32" w14:textId="6D2871A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Quá trình thực hiện kéo dài 01 tháng từ 1/</w:t>
      </w:r>
      <w:r w:rsidR="00BE7734">
        <w:rPr>
          <w:rFonts w:ascii="Times New Roman" w:hAnsi="Times New Roman" w:cs="Times New Roman"/>
          <w:bCs/>
          <w:sz w:val="26"/>
          <w:szCs w:val="26"/>
        </w:rPr>
        <w:t>2</w:t>
      </w:r>
      <w:r w:rsidRPr="00AB6710">
        <w:rPr>
          <w:rFonts w:ascii="Times New Roman" w:hAnsi="Times New Roman" w:cs="Times New Roman"/>
          <w:bCs/>
          <w:sz w:val="26"/>
          <w:szCs w:val="26"/>
        </w:rPr>
        <w:t>/2020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2020, cụ thể:</w:t>
      </w:r>
    </w:p>
    <w:p w14:paraId="4E918DAC" w14:textId="140441DB"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lastRenderedPageBreak/>
        <w:t>-</w:t>
      </w:r>
      <w:r w:rsidRPr="00AB6710">
        <w:rPr>
          <w:rFonts w:ascii="Times New Roman" w:hAnsi="Times New Roman" w:cs="Times New Roman"/>
          <w:bCs/>
          <w:sz w:val="26"/>
          <w:szCs w:val="26"/>
        </w:rPr>
        <w:tab/>
        <w:t>1/</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ý tưởng trò chơi, xem các trò chơi ra đời trước cùng thể loại</w:t>
      </w:r>
    </w:p>
    <w:p w14:paraId="40F4D667" w14:textId="1AC2B5BD"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3/</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cốt truyện và các màn chơi</w:t>
      </w:r>
    </w:p>
    <w:p w14:paraId="0BD1FBDF" w14:textId="4FC974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4/</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6/</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game design document, setup các công cụ sẽ sử dụng, tạo và build game helloworld</w:t>
      </w:r>
    </w:p>
    <w:p w14:paraId="11B8544F" w14:textId="11CDA42A"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6/</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7/</w:t>
      </w:r>
      <w:r w:rsidR="00BE7734">
        <w:rPr>
          <w:rFonts w:ascii="Times New Roman" w:hAnsi="Times New Roman" w:cs="Times New Roman"/>
          <w:bCs/>
          <w:sz w:val="26"/>
          <w:szCs w:val="26"/>
        </w:rPr>
        <w:t>2</w:t>
      </w:r>
      <w:r w:rsidRPr="00AB6710">
        <w:rPr>
          <w:rFonts w:ascii="Times New Roman" w:hAnsi="Times New Roman" w:cs="Times New Roman"/>
          <w:bCs/>
          <w:sz w:val="26"/>
          <w:szCs w:val="26"/>
        </w:rPr>
        <w:t>: Phân chia các task và người thực hiện, setup deadline, yêu cầu,… lên công cụ làm việc nhóm</w:t>
      </w:r>
    </w:p>
    <w:p w14:paraId="67871A50" w14:textId="15221E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5/</w:t>
      </w:r>
      <w:r w:rsidR="00BE7734">
        <w:rPr>
          <w:rFonts w:ascii="Times New Roman" w:hAnsi="Times New Roman" w:cs="Times New Roman"/>
          <w:bCs/>
          <w:sz w:val="26"/>
          <w:szCs w:val="26"/>
        </w:rPr>
        <w:t>2</w:t>
      </w:r>
      <w:r w:rsidRPr="00AB6710">
        <w:rPr>
          <w:rFonts w:ascii="Times New Roman" w:hAnsi="Times New Roman" w:cs="Times New Roman"/>
          <w:bCs/>
          <w:sz w:val="26"/>
          <w:szCs w:val="26"/>
        </w:rPr>
        <w:t>: Hoàn thành các task đã lên, build và hoàn thiện game</w:t>
      </w:r>
    </w:p>
    <w:p w14:paraId="45095112" w14:textId="4807A232"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5/</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7/</w:t>
      </w:r>
      <w:r w:rsidR="00BE7734">
        <w:rPr>
          <w:rFonts w:ascii="Times New Roman" w:hAnsi="Times New Roman" w:cs="Times New Roman"/>
          <w:bCs/>
          <w:sz w:val="26"/>
          <w:szCs w:val="26"/>
        </w:rPr>
        <w:t>2</w:t>
      </w:r>
      <w:r w:rsidRPr="00AB6710">
        <w:rPr>
          <w:rFonts w:ascii="Times New Roman" w:hAnsi="Times New Roman" w:cs="Times New Roman"/>
          <w:bCs/>
          <w:sz w:val="26"/>
          <w:szCs w:val="26"/>
        </w:rPr>
        <w:t>: Chơi thử và kiểm tra lại game</w:t>
      </w:r>
    </w:p>
    <w:p w14:paraId="2626089F" w14:textId="7558E491" w:rsidR="00AB6710" w:rsidRPr="00AB6710" w:rsidRDefault="00AB6710" w:rsidP="00AB6710">
      <w:pPr>
        <w:pStyle w:val="ListParagraph"/>
        <w:spacing w:before="120" w:after="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 Chuẩn bị báo cáo, chạy thử game trên các thiết bị</w:t>
      </w:r>
    </w:p>
    <w:p w14:paraId="2B054E04" w14:textId="66AC1D29" w:rsidR="00AB6710"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Các công cụ sử dụng</w:t>
      </w:r>
    </w:p>
    <w:p w14:paraId="59311378"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1.</w:t>
      </w:r>
      <w:r w:rsidRPr="00AB6710">
        <w:rPr>
          <w:rFonts w:ascii="Times New Roman" w:hAnsi="Times New Roman" w:cs="Times New Roman"/>
          <w:bCs/>
          <w:sz w:val="26"/>
          <w:szCs w:val="26"/>
        </w:rPr>
        <w:tab/>
        <w:t>Quản lý dự án: Github</w:t>
      </w:r>
    </w:p>
    <w:p w14:paraId="4AC4D41C"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2.</w:t>
      </w:r>
      <w:r w:rsidRPr="00AB6710">
        <w:rPr>
          <w:rFonts w:ascii="Times New Roman" w:hAnsi="Times New Roman" w:cs="Times New Roman"/>
          <w:bCs/>
          <w:sz w:val="26"/>
          <w:szCs w:val="26"/>
        </w:rPr>
        <w:tab/>
        <w:t>Triển khai và thực hiện task: Trello</w:t>
      </w:r>
    </w:p>
    <w:p w14:paraId="7C0A1720"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3.</w:t>
      </w:r>
      <w:r w:rsidRPr="00AB6710">
        <w:rPr>
          <w:rFonts w:ascii="Times New Roman" w:hAnsi="Times New Roman" w:cs="Times New Roman"/>
          <w:bCs/>
          <w:sz w:val="26"/>
          <w:szCs w:val="26"/>
        </w:rPr>
        <w:tab/>
        <w:t>Trao đổi tài liệu: Skyper</w:t>
      </w:r>
    </w:p>
    <w:p w14:paraId="2A26287A"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4.</w:t>
      </w:r>
      <w:r w:rsidRPr="00AB6710">
        <w:rPr>
          <w:rFonts w:ascii="Times New Roman" w:hAnsi="Times New Roman" w:cs="Times New Roman"/>
          <w:bCs/>
          <w:sz w:val="26"/>
          <w:szCs w:val="26"/>
        </w:rPr>
        <w:tab/>
        <w:t>Viết code: Visual Code, Visual Studio 2019, ReSharper(VS2019 Extension)</w:t>
      </w:r>
    </w:p>
    <w:p w14:paraId="14EBA1EC" w14:textId="4AD317D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5.</w:t>
      </w:r>
      <w:r w:rsidRPr="00AB6710">
        <w:rPr>
          <w:rFonts w:ascii="Times New Roman" w:hAnsi="Times New Roman" w:cs="Times New Roman"/>
          <w:bCs/>
          <w:sz w:val="26"/>
          <w:szCs w:val="26"/>
        </w:rPr>
        <w:tab/>
        <w:t xml:space="preserve">Build game: </w:t>
      </w:r>
      <w:r w:rsidR="00BE7734">
        <w:rPr>
          <w:rFonts w:ascii="Times New Roman" w:hAnsi="Times New Roman" w:cs="Times New Roman"/>
          <w:bCs/>
          <w:sz w:val="26"/>
          <w:szCs w:val="26"/>
        </w:rPr>
        <w:t>Unity3d</w:t>
      </w:r>
      <w:r w:rsidRPr="00AB6710">
        <w:rPr>
          <w:rFonts w:ascii="Times New Roman" w:hAnsi="Times New Roman" w:cs="Times New Roman"/>
          <w:bCs/>
          <w:sz w:val="26"/>
          <w:szCs w:val="26"/>
        </w:rPr>
        <w:t xml:space="preserve"> v</w:t>
      </w:r>
      <w:r w:rsidR="00BE7734">
        <w:rPr>
          <w:rFonts w:ascii="Times New Roman" w:hAnsi="Times New Roman" w:cs="Times New Roman"/>
          <w:bCs/>
          <w:sz w:val="26"/>
          <w:szCs w:val="26"/>
        </w:rPr>
        <w:t>2020.1.6f1</w:t>
      </w:r>
    </w:p>
    <w:p w14:paraId="2EAF86CB"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6.</w:t>
      </w:r>
      <w:r w:rsidRPr="00AB6710">
        <w:rPr>
          <w:rFonts w:ascii="Times New Roman" w:hAnsi="Times New Roman" w:cs="Times New Roman"/>
          <w:bCs/>
          <w:sz w:val="26"/>
          <w:szCs w:val="26"/>
        </w:rPr>
        <w:tab/>
        <w:t>Chỉnh sửa hình ảnh: Photoshop</w:t>
      </w:r>
    </w:p>
    <w:p w14:paraId="73E78ABA" w14:textId="12DEAFAA" w:rsidR="00AB6710" w:rsidRPr="00AB6710" w:rsidRDefault="00BE7734" w:rsidP="00AB6710">
      <w:pPr>
        <w:pStyle w:val="ListParagraph"/>
        <w:spacing w:before="120" w:after="0" w:line="360" w:lineRule="auto"/>
        <w:jc w:val="both"/>
        <w:outlineLvl w:val="1"/>
        <w:rPr>
          <w:rFonts w:ascii="Times New Roman" w:hAnsi="Times New Roman" w:cs="Times New Roman"/>
          <w:bCs/>
          <w:sz w:val="26"/>
          <w:szCs w:val="26"/>
        </w:rPr>
      </w:pPr>
      <w:r>
        <w:rPr>
          <w:rFonts w:ascii="Times New Roman" w:hAnsi="Times New Roman" w:cs="Times New Roman"/>
          <w:bCs/>
          <w:sz w:val="26"/>
          <w:szCs w:val="26"/>
        </w:rPr>
        <w:t>7</w:t>
      </w:r>
      <w:r w:rsidR="00AB6710" w:rsidRPr="00AB6710">
        <w:rPr>
          <w:rFonts w:ascii="Times New Roman" w:hAnsi="Times New Roman" w:cs="Times New Roman"/>
          <w:bCs/>
          <w:sz w:val="26"/>
          <w:szCs w:val="26"/>
        </w:rPr>
        <w:t>.</w:t>
      </w:r>
      <w:r w:rsidR="00AB6710" w:rsidRPr="00AB6710">
        <w:rPr>
          <w:rFonts w:ascii="Times New Roman" w:hAnsi="Times New Roman" w:cs="Times New Roman"/>
          <w:bCs/>
          <w:sz w:val="26"/>
          <w:szCs w:val="26"/>
        </w:rPr>
        <w:tab/>
        <w:t>Các công cụ khác: Android Emulator, Terminal,…</w:t>
      </w:r>
    </w:p>
    <w:p w14:paraId="3F9987EE" w14:textId="77777777" w:rsidR="00AB6710" w:rsidRDefault="00AB6710" w:rsidP="0060170D">
      <w:pPr>
        <w:spacing w:line="360" w:lineRule="auto"/>
        <w:jc w:val="both"/>
        <w:outlineLvl w:val="0"/>
        <w:rPr>
          <w:b/>
          <w:sz w:val="28"/>
          <w:szCs w:val="28"/>
        </w:rPr>
      </w:pPr>
      <w:bookmarkStart w:id="12" w:name="_Toc381729201"/>
      <w:bookmarkStart w:id="13" w:name="_Toc42174911"/>
    </w:p>
    <w:p w14:paraId="2E24EA10" w14:textId="77777777" w:rsidR="00AB6710" w:rsidRDefault="00AB6710" w:rsidP="0060170D">
      <w:pPr>
        <w:spacing w:line="360" w:lineRule="auto"/>
        <w:jc w:val="both"/>
        <w:outlineLvl w:val="0"/>
        <w:rPr>
          <w:b/>
          <w:sz w:val="28"/>
          <w:szCs w:val="28"/>
        </w:rPr>
      </w:pPr>
    </w:p>
    <w:p w14:paraId="4368D2E8" w14:textId="77777777" w:rsidR="00AB6710" w:rsidRDefault="00AB6710" w:rsidP="0060170D">
      <w:pPr>
        <w:spacing w:line="360" w:lineRule="auto"/>
        <w:jc w:val="both"/>
        <w:outlineLvl w:val="0"/>
        <w:rPr>
          <w:b/>
          <w:sz w:val="28"/>
          <w:szCs w:val="28"/>
        </w:rPr>
      </w:pPr>
    </w:p>
    <w:p w14:paraId="085FDF03" w14:textId="77777777" w:rsidR="00AB6710" w:rsidRDefault="00AB6710" w:rsidP="0060170D">
      <w:pPr>
        <w:spacing w:line="360" w:lineRule="auto"/>
        <w:jc w:val="both"/>
        <w:outlineLvl w:val="0"/>
        <w:rPr>
          <w:b/>
          <w:sz w:val="28"/>
          <w:szCs w:val="28"/>
        </w:rPr>
      </w:pPr>
    </w:p>
    <w:p w14:paraId="1C5449EC" w14:textId="77777777" w:rsidR="00AB6710" w:rsidRDefault="00AB6710" w:rsidP="0060170D">
      <w:pPr>
        <w:spacing w:line="360" w:lineRule="auto"/>
        <w:jc w:val="both"/>
        <w:outlineLvl w:val="0"/>
        <w:rPr>
          <w:b/>
          <w:sz w:val="28"/>
          <w:szCs w:val="28"/>
        </w:rPr>
      </w:pPr>
    </w:p>
    <w:p w14:paraId="0F6DCCE9" w14:textId="77777777" w:rsidR="00AB6710" w:rsidRDefault="00AB6710" w:rsidP="0060170D">
      <w:pPr>
        <w:spacing w:line="360" w:lineRule="auto"/>
        <w:jc w:val="both"/>
        <w:outlineLvl w:val="0"/>
        <w:rPr>
          <w:b/>
          <w:sz w:val="28"/>
          <w:szCs w:val="28"/>
        </w:rPr>
      </w:pPr>
    </w:p>
    <w:p w14:paraId="51F5C529" w14:textId="77777777" w:rsidR="00AB6710" w:rsidRDefault="00AB6710" w:rsidP="0060170D">
      <w:pPr>
        <w:spacing w:line="360" w:lineRule="auto"/>
        <w:jc w:val="both"/>
        <w:outlineLvl w:val="0"/>
        <w:rPr>
          <w:b/>
          <w:sz w:val="28"/>
          <w:szCs w:val="28"/>
        </w:rPr>
      </w:pPr>
    </w:p>
    <w:bookmarkEnd w:id="12"/>
    <w:bookmarkEnd w:id="13"/>
    <w:p w14:paraId="5F4D5502" w14:textId="4D9A690C" w:rsidR="00AB6710" w:rsidRPr="001A73B7" w:rsidRDefault="00AB6710" w:rsidP="00AB6710">
      <w:pPr>
        <w:spacing w:after="240"/>
        <w:jc w:val="both"/>
        <w:outlineLvl w:val="0"/>
        <w:rPr>
          <w:b/>
          <w:sz w:val="28"/>
          <w:szCs w:val="28"/>
        </w:rPr>
      </w:pPr>
      <w:r w:rsidRPr="001A73B7">
        <w:rPr>
          <w:b/>
          <w:sz w:val="28"/>
          <w:szCs w:val="28"/>
        </w:rPr>
        <w:t xml:space="preserve">CHƯƠNG </w:t>
      </w:r>
      <w:r>
        <w:rPr>
          <w:b/>
          <w:sz w:val="28"/>
          <w:szCs w:val="28"/>
        </w:rPr>
        <w:t>2</w:t>
      </w:r>
      <w:r w:rsidRPr="001A73B7">
        <w:rPr>
          <w:b/>
          <w:sz w:val="28"/>
          <w:szCs w:val="28"/>
        </w:rPr>
        <w:t xml:space="preserve">: </w:t>
      </w:r>
      <w:r>
        <w:rPr>
          <w:b/>
          <w:sz w:val="28"/>
          <w:szCs w:val="28"/>
        </w:rPr>
        <w:t>PHÂN TÍCH TRÒ CHƠI</w:t>
      </w:r>
    </w:p>
    <w:p w14:paraId="5D12B0D9" w14:textId="08DF9B65" w:rsidR="00AB6710" w:rsidRPr="00AB6710" w:rsidRDefault="00AB6710" w:rsidP="00AB6710">
      <w:pPr>
        <w:spacing w:line="360" w:lineRule="auto"/>
        <w:jc w:val="both"/>
        <w:outlineLvl w:val="1"/>
        <w:rPr>
          <w:b/>
        </w:rPr>
      </w:pPr>
      <w:r>
        <w:rPr>
          <w:b/>
        </w:rPr>
        <w:t>2.1</w:t>
      </w:r>
      <w:r w:rsidRPr="00AB6710">
        <w:rPr>
          <w:b/>
        </w:rPr>
        <w:t xml:space="preserve"> </w:t>
      </w:r>
      <w:r>
        <w:rPr>
          <w:b/>
        </w:rPr>
        <w:t>Phân tích kỹ thuật</w:t>
      </w:r>
    </w:p>
    <w:p w14:paraId="3AF760FA" w14:textId="35A39ADE" w:rsidR="00AB6710" w:rsidRPr="00AB6710" w:rsidRDefault="00AB6710" w:rsidP="00AB6710">
      <w:pPr>
        <w:spacing w:line="360" w:lineRule="auto"/>
        <w:jc w:val="both"/>
        <w:outlineLvl w:val="1"/>
        <w:rPr>
          <w:bCs/>
        </w:rPr>
      </w:pPr>
      <w:r>
        <w:rPr>
          <w:bCs/>
        </w:rPr>
        <w:lastRenderedPageBreak/>
        <w:t>2.1.1 Tổng quan về các class, scene</w:t>
      </w:r>
      <w:r w:rsidR="00BE7734">
        <w:rPr>
          <w:bCs/>
        </w:rPr>
        <w:t>, component</w:t>
      </w:r>
    </w:p>
    <w:p w14:paraId="63A31F06" w14:textId="77777777" w:rsidR="00AB6710" w:rsidRPr="00AB6710" w:rsidRDefault="00AB6710" w:rsidP="00AB6710">
      <w:pPr>
        <w:spacing w:line="360" w:lineRule="auto"/>
        <w:jc w:val="both"/>
        <w:outlineLvl w:val="1"/>
        <w:rPr>
          <w:bCs/>
        </w:rPr>
      </w:pPr>
      <w:r w:rsidRPr="0060170D">
        <w:rPr>
          <w:bCs/>
        </w:rPr>
        <w:t xml:space="preserve">   </w:t>
      </w:r>
      <w:r>
        <w:rPr>
          <w:bCs/>
        </w:rPr>
        <w:tab/>
      </w:r>
      <w:r w:rsidRPr="00AB6710">
        <w:rPr>
          <w:bCs/>
        </w:rPr>
        <w:t xml:space="preserve">   Mỗi Scene đại diện cho 1 màn hình trong game, từ mành hình chờ, màn hình giao diện, cho đến màn hình chơi game,…đều coi là 1 scene. Mỗi Scene có thể có một hoặc nhiều class.</w:t>
      </w:r>
    </w:p>
    <w:p w14:paraId="03EA1169" w14:textId="77777777" w:rsidR="00AB6710" w:rsidRPr="00AB6710" w:rsidRDefault="00AB6710" w:rsidP="00AB6710">
      <w:pPr>
        <w:spacing w:line="360" w:lineRule="auto"/>
        <w:jc w:val="both"/>
        <w:outlineLvl w:val="1"/>
        <w:rPr>
          <w:bCs/>
        </w:rPr>
      </w:pPr>
      <w:r w:rsidRPr="00AB6710">
        <w:rPr>
          <w:bCs/>
        </w:rPr>
        <w:t>Các scene trong game:</w:t>
      </w:r>
    </w:p>
    <w:p w14:paraId="3B5607CF" w14:textId="4FAF1BB3" w:rsidR="00AB6710" w:rsidRPr="00AB6710" w:rsidRDefault="00BE7734" w:rsidP="00AB6710">
      <w:pPr>
        <w:spacing w:line="360" w:lineRule="auto"/>
        <w:ind w:firstLine="360"/>
        <w:jc w:val="both"/>
        <w:outlineLvl w:val="1"/>
        <w:rPr>
          <w:bCs/>
        </w:rPr>
      </w:pPr>
      <w:r>
        <w:rPr>
          <w:bCs/>
        </w:rPr>
        <w:t>1</w:t>
      </w:r>
      <w:r w:rsidR="00AB6710" w:rsidRPr="00AB6710">
        <w:rPr>
          <w:bCs/>
        </w:rPr>
        <w:t>.</w:t>
      </w:r>
      <w:r w:rsidR="00AB6710" w:rsidRPr="00AB6710">
        <w:rPr>
          <w:bCs/>
        </w:rPr>
        <w:tab/>
      </w:r>
      <w:r>
        <w:rPr>
          <w:bCs/>
        </w:rPr>
        <w:t>UIScene</w:t>
      </w:r>
      <w:r w:rsidR="00AB6710" w:rsidRPr="00AB6710">
        <w:rPr>
          <w:bCs/>
        </w:rPr>
        <w:t>: Hiển thị giao diện chính của trò chơi</w:t>
      </w:r>
    </w:p>
    <w:p w14:paraId="6E7659A0" w14:textId="01A45133" w:rsidR="00AB6710" w:rsidRPr="00AB6710" w:rsidRDefault="00BE7734" w:rsidP="00AB6710">
      <w:pPr>
        <w:spacing w:line="360" w:lineRule="auto"/>
        <w:ind w:firstLine="360"/>
        <w:jc w:val="both"/>
        <w:outlineLvl w:val="1"/>
        <w:rPr>
          <w:bCs/>
        </w:rPr>
      </w:pPr>
      <w:r>
        <w:rPr>
          <w:bCs/>
        </w:rPr>
        <w:t>2</w:t>
      </w:r>
      <w:r w:rsidR="00AB6710" w:rsidRPr="00AB6710">
        <w:rPr>
          <w:bCs/>
        </w:rPr>
        <w:t>.</w:t>
      </w:r>
      <w:r w:rsidR="00AB6710" w:rsidRPr="00AB6710">
        <w:rPr>
          <w:bCs/>
        </w:rPr>
        <w:tab/>
      </w:r>
      <w:r>
        <w:rPr>
          <w:bCs/>
        </w:rPr>
        <w:t>OnlineGame</w:t>
      </w:r>
      <w:r w:rsidR="00AB6710" w:rsidRPr="00AB6710">
        <w:rPr>
          <w:bCs/>
        </w:rPr>
        <w:t xml:space="preserve">Scene: </w:t>
      </w:r>
      <w:r>
        <w:rPr>
          <w:bCs/>
        </w:rPr>
        <w:t>Màn chơi cho chế độ online</w:t>
      </w:r>
    </w:p>
    <w:p w14:paraId="4D594FA0" w14:textId="7DBE6251" w:rsidR="00AB6710" w:rsidRPr="00AB6710" w:rsidRDefault="00BE7734" w:rsidP="00AB6710">
      <w:pPr>
        <w:spacing w:line="360" w:lineRule="auto"/>
        <w:ind w:firstLine="360"/>
        <w:jc w:val="both"/>
        <w:outlineLvl w:val="1"/>
        <w:rPr>
          <w:bCs/>
        </w:rPr>
      </w:pPr>
      <w:r>
        <w:rPr>
          <w:bCs/>
        </w:rPr>
        <w:t>3</w:t>
      </w:r>
      <w:r w:rsidR="00AB6710" w:rsidRPr="00AB6710">
        <w:rPr>
          <w:bCs/>
        </w:rPr>
        <w:t>.</w:t>
      </w:r>
      <w:r w:rsidR="00AB6710" w:rsidRPr="00AB6710">
        <w:rPr>
          <w:bCs/>
        </w:rPr>
        <w:tab/>
      </w:r>
      <w:r>
        <w:rPr>
          <w:bCs/>
        </w:rPr>
        <w:t>Single</w:t>
      </w:r>
      <w:r w:rsidR="00AB6710" w:rsidRPr="00AB6710">
        <w:rPr>
          <w:bCs/>
        </w:rPr>
        <w:t xml:space="preserve">GameScene: Màn hình </w:t>
      </w:r>
      <w:r>
        <w:rPr>
          <w:bCs/>
        </w:rPr>
        <w:t>cho chế độ offline</w:t>
      </w:r>
    </w:p>
    <w:p w14:paraId="76509ABE" w14:textId="54A1DB83" w:rsidR="00AB6710" w:rsidRPr="00AB6710" w:rsidRDefault="00BE7734" w:rsidP="00AB6710">
      <w:pPr>
        <w:spacing w:line="360" w:lineRule="auto"/>
        <w:ind w:firstLine="360"/>
        <w:jc w:val="both"/>
        <w:outlineLvl w:val="1"/>
        <w:rPr>
          <w:bCs/>
        </w:rPr>
      </w:pPr>
      <w:r>
        <w:rPr>
          <w:bCs/>
        </w:rPr>
        <w:t>4</w:t>
      </w:r>
      <w:r w:rsidR="00AB6710" w:rsidRPr="00AB6710">
        <w:rPr>
          <w:bCs/>
        </w:rPr>
        <w:t>.</w:t>
      </w:r>
      <w:r w:rsidR="00AB6710" w:rsidRPr="00AB6710">
        <w:rPr>
          <w:bCs/>
        </w:rPr>
        <w:tab/>
      </w:r>
      <w:r>
        <w:rPr>
          <w:bCs/>
        </w:rPr>
        <w:t>InGamePopup</w:t>
      </w:r>
      <w:r w:rsidR="00AB6710" w:rsidRPr="00AB6710">
        <w:rPr>
          <w:bCs/>
        </w:rPr>
        <w:t xml:space="preserve">: Màn hình </w:t>
      </w:r>
      <w:r>
        <w:rPr>
          <w:bCs/>
        </w:rPr>
        <w:t>hiển thị trong game như Game over, Pause</w:t>
      </w:r>
    </w:p>
    <w:p w14:paraId="0D4D6144" w14:textId="4094A0BC" w:rsidR="00AB6710" w:rsidRPr="00AB6710" w:rsidRDefault="00BE7734" w:rsidP="00AB6710">
      <w:pPr>
        <w:spacing w:line="360" w:lineRule="auto"/>
        <w:ind w:firstLine="360"/>
        <w:jc w:val="both"/>
        <w:outlineLvl w:val="1"/>
        <w:rPr>
          <w:bCs/>
        </w:rPr>
      </w:pPr>
      <w:r>
        <w:rPr>
          <w:bCs/>
        </w:rPr>
        <w:t>5</w:t>
      </w:r>
      <w:r w:rsidR="00AB6710" w:rsidRPr="00AB6710">
        <w:rPr>
          <w:bCs/>
        </w:rPr>
        <w:t>.</w:t>
      </w:r>
      <w:r w:rsidR="00AB6710" w:rsidRPr="00AB6710">
        <w:rPr>
          <w:bCs/>
        </w:rPr>
        <w:tab/>
      </w:r>
      <w:r>
        <w:rPr>
          <w:bCs/>
        </w:rPr>
        <w:t>GamePopup</w:t>
      </w:r>
      <w:r w:rsidR="00AB6710" w:rsidRPr="00AB6710">
        <w:rPr>
          <w:bCs/>
        </w:rPr>
        <w:t xml:space="preserve">: Màn </w:t>
      </w:r>
      <w:r>
        <w:rPr>
          <w:bCs/>
        </w:rPr>
        <w:t>hình hiển thị ngoài game như kết nối Multiplayer,…</w:t>
      </w:r>
      <w:r w:rsidR="00AB6710" w:rsidRPr="00AB6710">
        <w:rPr>
          <w:bCs/>
        </w:rPr>
        <w:t xml:space="preserve"> </w:t>
      </w:r>
    </w:p>
    <w:p w14:paraId="477E4BB2" w14:textId="21066AC4" w:rsidR="00AB6710" w:rsidRPr="00AB6710" w:rsidRDefault="00AB6710" w:rsidP="00AB6710">
      <w:pPr>
        <w:spacing w:line="360" w:lineRule="auto"/>
        <w:jc w:val="both"/>
        <w:outlineLvl w:val="1"/>
        <w:rPr>
          <w:bCs/>
        </w:rPr>
      </w:pPr>
      <w:r w:rsidRPr="00AB6710">
        <w:rPr>
          <w:bCs/>
        </w:rPr>
        <w:t xml:space="preserve">Các </w:t>
      </w:r>
      <w:r w:rsidR="001D0914">
        <w:rPr>
          <w:bCs/>
        </w:rPr>
        <w:t xml:space="preserve">folder </w:t>
      </w:r>
      <w:r w:rsidRPr="00AB6710">
        <w:rPr>
          <w:bCs/>
        </w:rPr>
        <w:t xml:space="preserve">trong </w:t>
      </w:r>
      <w:r w:rsidR="001D0914">
        <w:rPr>
          <w:bCs/>
        </w:rPr>
        <w:t>Scripts</w:t>
      </w:r>
    </w:p>
    <w:p w14:paraId="532ACCB2" w14:textId="5C5C82DA" w:rsidR="00AB6710" w:rsidRPr="00AB6710" w:rsidRDefault="00AB6710" w:rsidP="00AB6710">
      <w:pPr>
        <w:spacing w:line="360" w:lineRule="auto"/>
        <w:ind w:firstLine="360"/>
        <w:jc w:val="both"/>
        <w:outlineLvl w:val="1"/>
        <w:rPr>
          <w:bCs/>
        </w:rPr>
      </w:pPr>
      <w:r w:rsidRPr="00AB6710">
        <w:rPr>
          <w:bCs/>
        </w:rPr>
        <w:t>1.</w:t>
      </w:r>
      <w:r w:rsidRPr="00AB6710">
        <w:rPr>
          <w:bCs/>
        </w:rPr>
        <w:tab/>
      </w:r>
      <w:r w:rsidR="001D0914">
        <w:rPr>
          <w:bCs/>
        </w:rPr>
        <w:t>Components</w:t>
      </w:r>
      <w:r w:rsidRPr="00AB6710">
        <w:rPr>
          <w:bCs/>
        </w:rPr>
        <w:t>:</w:t>
      </w:r>
    </w:p>
    <w:p w14:paraId="2BFBAB1F" w14:textId="687D111D" w:rsidR="00AB6710" w:rsidRPr="00AB6710" w:rsidRDefault="00AB6710" w:rsidP="00AB6710">
      <w:pPr>
        <w:spacing w:line="360" w:lineRule="auto"/>
        <w:jc w:val="both"/>
        <w:outlineLvl w:val="1"/>
        <w:rPr>
          <w:bCs/>
        </w:rPr>
      </w:pPr>
      <w:r w:rsidRPr="00AB6710">
        <w:rPr>
          <w:bCs/>
        </w:rPr>
        <w:t>a.</w:t>
      </w:r>
      <w:r w:rsidRPr="00AB6710">
        <w:rPr>
          <w:bCs/>
        </w:rPr>
        <w:tab/>
      </w:r>
      <w:r w:rsidR="001D0914">
        <w:rPr>
          <w:bCs/>
        </w:rPr>
        <w:t>Bullet</w:t>
      </w:r>
      <w:r w:rsidRPr="00AB6710">
        <w:rPr>
          <w:bCs/>
        </w:rPr>
        <w:t xml:space="preserve"> : </w:t>
      </w:r>
      <w:r w:rsidR="001D0914">
        <w:rPr>
          <w:bCs/>
        </w:rPr>
        <w:t>Quản lý object gem, dùng cho các GameObject khác</w:t>
      </w:r>
    </w:p>
    <w:p w14:paraId="70E091A9" w14:textId="7F4E33EA" w:rsidR="00AB6710" w:rsidRPr="00AB6710" w:rsidRDefault="00AB6710" w:rsidP="00AB6710">
      <w:pPr>
        <w:spacing w:line="360" w:lineRule="auto"/>
        <w:jc w:val="both"/>
        <w:outlineLvl w:val="1"/>
        <w:rPr>
          <w:bCs/>
        </w:rPr>
      </w:pPr>
      <w:r w:rsidRPr="00AB6710">
        <w:rPr>
          <w:bCs/>
        </w:rPr>
        <w:t>b.</w:t>
      </w:r>
      <w:r w:rsidRPr="00AB6710">
        <w:rPr>
          <w:bCs/>
        </w:rPr>
        <w:tab/>
      </w:r>
      <w:r w:rsidR="001D0914">
        <w:rPr>
          <w:bCs/>
        </w:rPr>
        <w:t>Gems</w:t>
      </w:r>
      <w:r w:rsidRPr="00AB6710">
        <w:rPr>
          <w:bCs/>
        </w:rPr>
        <w:t xml:space="preserve">: </w:t>
      </w:r>
      <w:r w:rsidR="001D0914">
        <w:rPr>
          <w:bCs/>
        </w:rPr>
        <w:t xml:space="preserve">Quản lý gems rơi xuống trong mỗi màn chơi </w:t>
      </w:r>
    </w:p>
    <w:p w14:paraId="7240F295" w14:textId="7699A5FB" w:rsidR="00AB6710" w:rsidRDefault="00AB6710" w:rsidP="00AB6710">
      <w:pPr>
        <w:spacing w:line="360" w:lineRule="auto"/>
        <w:jc w:val="both"/>
        <w:outlineLvl w:val="1"/>
        <w:rPr>
          <w:bCs/>
        </w:rPr>
      </w:pPr>
      <w:r w:rsidRPr="00AB6710">
        <w:rPr>
          <w:bCs/>
        </w:rPr>
        <w:t>c.</w:t>
      </w:r>
      <w:r w:rsidRPr="00AB6710">
        <w:rPr>
          <w:bCs/>
        </w:rPr>
        <w:tab/>
      </w:r>
      <w:r w:rsidR="001D0914">
        <w:rPr>
          <w:bCs/>
        </w:rPr>
        <w:t>Shooter</w:t>
      </w:r>
      <w:r w:rsidRPr="00AB6710">
        <w:rPr>
          <w:bCs/>
        </w:rPr>
        <w:t xml:space="preserve">: </w:t>
      </w:r>
      <w:r w:rsidR="001D0914">
        <w:rPr>
          <w:bCs/>
        </w:rPr>
        <w:t>Quản lý việc bắn gems lên và nạp lại gems sau khi bắn</w:t>
      </w:r>
    </w:p>
    <w:p w14:paraId="7F8188B0" w14:textId="0C81F06E" w:rsidR="001D0914" w:rsidRDefault="001D0914" w:rsidP="00AB6710">
      <w:pPr>
        <w:spacing w:line="360" w:lineRule="auto"/>
        <w:jc w:val="both"/>
        <w:outlineLvl w:val="1"/>
        <w:rPr>
          <w:bCs/>
        </w:rPr>
      </w:pPr>
      <w:r>
        <w:rPr>
          <w:bCs/>
        </w:rPr>
        <w:t>d.</w:t>
      </w:r>
      <w:r>
        <w:rPr>
          <w:bCs/>
        </w:rPr>
        <w:tab/>
        <w:t xml:space="preserve">Warehouse: Quản lý gems sắp bắn ra, đổi gems </w:t>
      </w:r>
    </w:p>
    <w:p w14:paraId="6FF1710B" w14:textId="0B39C188" w:rsidR="001D0914" w:rsidRPr="00AB6710" w:rsidRDefault="001D0914" w:rsidP="00AB6710">
      <w:pPr>
        <w:spacing w:line="360" w:lineRule="auto"/>
        <w:jc w:val="both"/>
        <w:outlineLvl w:val="1"/>
        <w:rPr>
          <w:bCs/>
        </w:rPr>
      </w:pPr>
      <w:r>
        <w:rPr>
          <w:bCs/>
        </w:rPr>
        <w:t>e.</w:t>
      </w:r>
      <w:r>
        <w:rPr>
          <w:bCs/>
        </w:rPr>
        <w:tab/>
        <w:t>Popup: Quản lý popup khi đang chơi như Game over, Win,…</w:t>
      </w:r>
    </w:p>
    <w:p w14:paraId="40A73770" w14:textId="04C927E4" w:rsidR="00AB6710" w:rsidRPr="00AB6710" w:rsidRDefault="00AB6710" w:rsidP="00AB6710">
      <w:pPr>
        <w:spacing w:line="360" w:lineRule="auto"/>
        <w:ind w:firstLine="360"/>
        <w:jc w:val="both"/>
        <w:outlineLvl w:val="1"/>
        <w:rPr>
          <w:bCs/>
        </w:rPr>
      </w:pPr>
      <w:r w:rsidRPr="00AB6710">
        <w:rPr>
          <w:bCs/>
        </w:rPr>
        <w:t>2.</w:t>
      </w:r>
      <w:r w:rsidRPr="00AB6710">
        <w:rPr>
          <w:bCs/>
        </w:rPr>
        <w:tab/>
      </w:r>
      <w:r w:rsidR="001D0914">
        <w:rPr>
          <w:bCs/>
        </w:rPr>
        <w:t>Core</w:t>
      </w:r>
      <w:r w:rsidRPr="00AB6710">
        <w:rPr>
          <w:bCs/>
        </w:rPr>
        <w:t>:</w:t>
      </w:r>
    </w:p>
    <w:p w14:paraId="6A06A085" w14:textId="10696DB2" w:rsidR="00AB6710" w:rsidRPr="00AB6710" w:rsidRDefault="00AB6710" w:rsidP="00AB6710">
      <w:pPr>
        <w:spacing w:line="360" w:lineRule="auto"/>
        <w:ind w:firstLine="1080"/>
        <w:jc w:val="both"/>
        <w:outlineLvl w:val="1"/>
        <w:rPr>
          <w:bCs/>
        </w:rPr>
      </w:pPr>
      <w:r w:rsidRPr="00AB6710">
        <w:rPr>
          <w:bCs/>
        </w:rPr>
        <w:t>a.</w:t>
      </w:r>
      <w:r w:rsidRPr="00AB6710">
        <w:rPr>
          <w:bCs/>
        </w:rPr>
        <w:tab/>
      </w:r>
      <w:r w:rsidR="001D0914">
        <w:rPr>
          <w:bCs/>
        </w:rPr>
        <w:t>Singleton: Quản lý các đối tượng quan trọng của game</w:t>
      </w:r>
    </w:p>
    <w:p w14:paraId="1B49108B" w14:textId="57626E3D" w:rsidR="00AB6710" w:rsidRDefault="00AB6710" w:rsidP="00AB6710">
      <w:pPr>
        <w:spacing w:line="360" w:lineRule="auto"/>
        <w:ind w:firstLine="1080"/>
        <w:jc w:val="both"/>
        <w:outlineLvl w:val="1"/>
        <w:rPr>
          <w:bCs/>
        </w:rPr>
      </w:pPr>
      <w:r w:rsidRPr="00AB6710">
        <w:rPr>
          <w:bCs/>
        </w:rPr>
        <w:t>b.</w:t>
      </w:r>
      <w:r w:rsidRPr="00AB6710">
        <w:rPr>
          <w:bCs/>
        </w:rPr>
        <w:tab/>
      </w:r>
      <w:r w:rsidR="001D0914">
        <w:rPr>
          <w:bCs/>
        </w:rPr>
        <w:t>Timer: Quản lý thời gian trong game</w:t>
      </w:r>
    </w:p>
    <w:p w14:paraId="0FC38F99" w14:textId="567429AF" w:rsidR="001D0914" w:rsidRPr="00AB6710" w:rsidRDefault="00521812" w:rsidP="001D0914">
      <w:pPr>
        <w:spacing w:line="360" w:lineRule="auto"/>
        <w:ind w:firstLine="360"/>
        <w:jc w:val="both"/>
        <w:outlineLvl w:val="1"/>
        <w:rPr>
          <w:bCs/>
        </w:rPr>
      </w:pPr>
      <w:r>
        <w:rPr>
          <w:bCs/>
        </w:rPr>
        <w:t>3</w:t>
      </w:r>
      <w:r w:rsidR="001D0914" w:rsidRPr="00AB6710">
        <w:rPr>
          <w:bCs/>
        </w:rPr>
        <w:t>.</w:t>
      </w:r>
      <w:r w:rsidR="001D0914" w:rsidRPr="00AB6710">
        <w:rPr>
          <w:bCs/>
        </w:rPr>
        <w:tab/>
      </w:r>
      <w:r w:rsidR="001D0914">
        <w:rPr>
          <w:bCs/>
        </w:rPr>
        <w:t>Manager</w:t>
      </w:r>
      <w:r w:rsidR="001D0914" w:rsidRPr="00AB6710">
        <w:rPr>
          <w:bCs/>
        </w:rPr>
        <w:t>:</w:t>
      </w:r>
    </w:p>
    <w:p w14:paraId="5C6891CF" w14:textId="34D5377E" w:rsidR="001D0914" w:rsidRPr="00AB6710" w:rsidRDefault="001D0914" w:rsidP="001D0914">
      <w:pPr>
        <w:spacing w:line="360" w:lineRule="auto"/>
        <w:ind w:firstLine="1080"/>
        <w:jc w:val="both"/>
        <w:outlineLvl w:val="1"/>
        <w:rPr>
          <w:bCs/>
        </w:rPr>
      </w:pPr>
      <w:r w:rsidRPr="00AB6710">
        <w:rPr>
          <w:bCs/>
        </w:rPr>
        <w:t>a.</w:t>
      </w:r>
      <w:r w:rsidRPr="00AB6710">
        <w:rPr>
          <w:bCs/>
        </w:rPr>
        <w:tab/>
      </w:r>
      <w:r>
        <w:rPr>
          <w:bCs/>
        </w:rPr>
        <w:t>MainMenu: Quản lý các thao tác ở Main menu</w:t>
      </w:r>
    </w:p>
    <w:p w14:paraId="32AE9901" w14:textId="0C986E8D" w:rsidR="001D0914" w:rsidRDefault="001D0914" w:rsidP="001D0914">
      <w:pPr>
        <w:spacing w:line="360" w:lineRule="auto"/>
        <w:ind w:firstLine="1080"/>
        <w:jc w:val="both"/>
        <w:outlineLvl w:val="1"/>
        <w:rPr>
          <w:bCs/>
        </w:rPr>
      </w:pPr>
      <w:r w:rsidRPr="00AB6710">
        <w:rPr>
          <w:bCs/>
        </w:rPr>
        <w:t>b.</w:t>
      </w:r>
      <w:r w:rsidRPr="00AB6710">
        <w:rPr>
          <w:bCs/>
        </w:rPr>
        <w:tab/>
      </w:r>
      <w:r>
        <w:rPr>
          <w:bCs/>
        </w:rPr>
        <w:t>Playfield</w:t>
      </w:r>
      <w:r>
        <w:rPr>
          <w:bCs/>
        </w:rPr>
        <w:t xml:space="preserve">: </w:t>
      </w:r>
      <w:r>
        <w:rPr>
          <w:bCs/>
        </w:rPr>
        <w:t>Quản lý màn chơi single</w:t>
      </w:r>
    </w:p>
    <w:p w14:paraId="4ED5E17A" w14:textId="6EAEEEA0" w:rsidR="001D0914" w:rsidRDefault="001D0914" w:rsidP="001D0914">
      <w:pPr>
        <w:spacing w:line="360" w:lineRule="auto"/>
        <w:ind w:firstLine="1080"/>
        <w:jc w:val="both"/>
        <w:outlineLvl w:val="1"/>
        <w:rPr>
          <w:bCs/>
        </w:rPr>
      </w:pPr>
      <w:r>
        <w:rPr>
          <w:bCs/>
        </w:rPr>
        <w:t xml:space="preserve">c. </w:t>
      </w:r>
      <w:r>
        <w:rPr>
          <w:bCs/>
        </w:rPr>
        <w:tab/>
        <w:t>Playfield_mul: Quản lý màn chơi multi</w:t>
      </w:r>
    </w:p>
    <w:p w14:paraId="42EE3080" w14:textId="203BDC78" w:rsidR="001D0914" w:rsidRDefault="001D0914" w:rsidP="001D0914">
      <w:pPr>
        <w:spacing w:line="360" w:lineRule="auto"/>
        <w:ind w:firstLine="1080"/>
        <w:jc w:val="both"/>
        <w:outlineLvl w:val="1"/>
        <w:rPr>
          <w:bCs/>
        </w:rPr>
      </w:pPr>
      <w:r>
        <w:rPr>
          <w:bCs/>
        </w:rPr>
        <w:t xml:space="preserve">e. </w:t>
      </w:r>
      <w:r>
        <w:rPr>
          <w:bCs/>
        </w:rPr>
        <w:tab/>
        <w:t>GamePopup: Quản lý popup ngoài game như quảng cáo, kết nối,…</w:t>
      </w:r>
    </w:p>
    <w:p w14:paraId="33859D3E" w14:textId="6EDF7FF7" w:rsidR="001D0914" w:rsidRPr="00AB6710" w:rsidRDefault="001D0914" w:rsidP="001D0914">
      <w:pPr>
        <w:spacing w:line="360" w:lineRule="auto"/>
        <w:ind w:firstLine="1080"/>
        <w:jc w:val="both"/>
        <w:outlineLvl w:val="1"/>
        <w:rPr>
          <w:bCs/>
        </w:rPr>
      </w:pPr>
      <w:r>
        <w:rPr>
          <w:bCs/>
        </w:rPr>
        <w:t xml:space="preserve">f. </w:t>
      </w:r>
      <w:r>
        <w:rPr>
          <w:bCs/>
        </w:rPr>
        <w:tab/>
        <w:t>Network: Quản lý network, liên kết giữa client và server</w:t>
      </w:r>
    </w:p>
    <w:p w14:paraId="762BF785" w14:textId="77777777" w:rsidR="001D0914" w:rsidRPr="00AB6710" w:rsidRDefault="001D0914" w:rsidP="00AB6710">
      <w:pPr>
        <w:spacing w:line="360" w:lineRule="auto"/>
        <w:ind w:firstLine="1080"/>
        <w:jc w:val="both"/>
        <w:outlineLvl w:val="1"/>
        <w:rPr>
          <w:bCs/>
        </w:rPr>
      </w:pPr>
    </w:p>
    <w:p w14:paraId="3650C47D" w14:textId="629A7CF0" w:rsidR="001D0914" w:rsidRDefault="001D0914" w:rsidP="001D0914">
      <w:pPr>
        <w:spacing w:line="360" w:lineRule="auto"/>
        <w:jc w:val="both"/>
        <w:outlineLvl w:val="1"/>
        <w:rPr>
          <w:bCs/>
        </w:rPr>
      </w:pPr>
      <w:r>
        <w:rPr>
          <w:bCs/>
        </w:rPr>
        <w:t xml:space="preserve">2.1.2 </w:t>
      </w:r>
      <w:r>
        <w:rPr>
          <w:bCs/>
        </w:rPr>
        <w:t>Thiết kế game server</w:t>
      </w:r>
      <w:r w:rsidR="00521812">
        <w:rPr>
          <w:bCs/>
        </w:rPr>
        <w:t xml:space="preserve"> và database</w:t>
      </w:r>
      <w:r>
        <w:rPr>
          <w:bCs/>
        </w:rPr>
        <w:t>:</w:t>
      </w:r>
    </w:p>
    <w:p w14:paraId="54B16C6D" w14:textId="13D95881" w:rsidR="001D0914" w:rsidRDefault="001D0914" w:rsidP="001D0914">
      <w:pPr>
        <w:spacing w:line="360" w:lineRule="auto"/>
        <w:jc w:val="both"/>
        <w:outlineLvl w:val="1"/>
        <w:rPr>
          <w:bCs/>
        </w:rPr>
      </w:pPr>
      <w:r>
        <w:rPr>
          <w:bCs/>
        </w:rPr>
        <w:lastRenderedPageBreak/>
        <w:tab/>
        <w:t>Mỗi chức năng trong game đều được tách thành 1 server riêng biệt và được viết bằng nhiều ngôn ngữ khác nhau để phù hợp với yêu cầu, cũng như sẽ không ảnh hưởng đến các server khác nếu 1 trong các server hiện tại không hoạt động</w:t>
      </w:r>
    </w:p>
    <w:p w14:paraId="41700766" w14:textId="4C0CC05D" w:rsidR="00521812" w:rsidRPr="00AB6710" w:rsidRDefault="00521812" w:rsidP="00521812">
      <w:pPr>
        <w:spacing w:line="360" w:lineRule="auto"/>
        <w:ind w:firstLine="360"/>
        <w:jc w:val="both"/>
        <w:outlineLvl w:val="1"/>
        <w:rPr>
          <w:bCs/>
        </w:rPr>
      </w:pPr>
      <w:r w:rsidRPr="00AB6710">
        <w:rPr>
          <w:bCs/>
        </w:rPr>
        <w:t>1.</w:t>
      </w:r>
      <w:r w:rsidRPr="00AB6710">
        <w:rPr>
          <w:bCs/>
        </w:rPr>
        <w:tab/>
      </w:r>
      <w:r>
        <w:rPr>
          <w:bCs/>
        </w:rPr>
        <w:t>Chat server( Scala and Akka toolkit)</w:t>
      </w:r>
      <w:r w:rsidRPr="00AB6710">
        <w:rPr>
          <w:bCs/>
        </w:rPr>
        <w:t>:</w:t>
      </w:r>
    </w:p>
    <w:p w14:paraId="4F5ED060" w14:textId="0F658A61" w:rsidR="00521812" w:rsidRDefault="00521812" w:rsidP="00521812">
      <w:pPr>
        <w:spacing w:line="360" w:lineRule="auto"/>
        <w:ind w:firstLine="1080"/>
        <w:jc w:val="both"/>
        <w:outlineLvl w:val="1"/>
        <w:rPr>
          <w:bCs/>
        </w:rPr>
      </w:pPr>
      <w:r>
        <w:rPr>
          <w:bCs/>
        </w:rPr>
        <w:t>Sử dụng Akka Toolkit cùng mô hình Actor và Streamming, giúp việc gửi và nhận được diễn ra đồng thời và nhanh chóng, xử lý được lượng lớn tin nhắn một lúc và tận dụng được tối đa hiệu năng server, đồng thời cũng dễ mở rộng về sau khi dữ liệu và lượng người dùng, server ngày một lớn với Akka Remote &amp; Cluster</w:t>
      </w:r>
    </w:p>
    <w:p w14:paraId="6597EFF6" w14:textId="578CD968" w:rsidR="00521812" w:rsidRPr="00AB6710" w:rsidRDefault="00521812" w:rsidP="00521812">
      <w:pPr>
        <w:spacing w:line="360" w:lineRule="auto"/>
        <w:ind w:firstLine="360"/>
        <w:jc w:val="both"/>
        <w:outlineLvl w:val="1"/>
        <w:rPr>
          <w:bCs/>
        </w:rPr>
      </w:pPr>
      <w:r w:rsidRPr="00AB6710">
        <w:rPr>
          <w:bCs/>
        </w:rPr>
        <w:t>2.</w:t>
      </w:r>
      <w:r w:rsidRPr="00AB6710">
        <w:rPr>
          <w:bCs/>
        </w:rPr>
        <w:tab/>
      </w:r>
      <w:r>
        <w:rPr>
          <w:bCs/>
        </w:rPr>
        <w:t>Accout server(  Ruby and Rails)</w:t>
      </w:r>
      <w:r w:rsidRPr="00AB6710">
        <w:rPr>
          <w:bCs/>
        </w:rPr>
        <w:t>:</w:t>
      </w:r>
    </w:p>
    <w:p w14:paraId="208CFF17" w14:textId="6D1629C5" w:rsidR="00521812" w:rsidRDefault="00521812" w:rsidP="00521812">
      <w:pPr>
        <w:spacing w:line="360" w:lineRule="auto"/>
        <w:ind w:firstLine="1080"/>
        <w:jc w:val="both"/>
        <w:outlineLvl w:val="1"/>
        <w:rPr>
          <w:bCs/>
        </w:rPr>
      </w:pPr>
      <w:r>
        <w:rPr>
          <w:bCs/>
        </w:rPr>
        <w:t>Sử dụng Ruby và Rails, giúp việc khởi tạo 1 server cho việc đăng ký và đăng nhập nhanh chóng và dễ dàng. Đồng thời có thể tích hợp với làm giao diện website, giúp trò chơi linh hoạt hơn cho người dùng khi vừa có thể đăng ký trong game, vừa đăng ký ở website</w:t>
      </w:r>
    </w:p>
    <w:p w14:paraId="5C22E767" w14:textId="3B1316A3" w:rsidR="00521812" w:rsidRDefault="00521812" w:rsidP="00521812">
      <w:pPr>
        <w:spacing w:line="360" w:lineRule="auto"/>
        <w:ind w:firstLine="360"/>
        <w:jc w:val="both"/>
        <w:outlineLvl w:val="1"/>
        <w:rPr>
          <w:bCs/>
        </w:rPr>
      </w:pPr>
      <w:r>
        <w:rPr>
          <w:bCs/>
        </w:rPr>
        <w:t>3</w:t>
      </w:r>
      <w:r w:rsidRPr="00AB6710">
        <w:rPr>
          <w:bCs/>
        </w:rPr>
        <w:t>.</w:t>
      </w:r>
      <w:r w:rsidRPr="00AB6710">
        <w:rPr>
          <w:bCs/>
        </w:rPr>
        <w:tab/>
      </w:r>
      <w:r>
        <w:rPr>
          <w:bCs/>
        </w:rPr>
        <w:t>In game server(C++ Socket)</w:t>
      </w:r>
      <w:r w:rsidRPr="00AB6710">
        <w:rPr>
          <w:bCs/>
        </w:rPr>
        <w:t>:</w:t>
      </w:r>
    </w:p>
    <w:p w14:paraId="050A3B01" w14:textId="50948236" w:rsidR="00521812" w:rsidRDefault="00521812" w:rsidP="00521812">
      <w:pPr>
        <w:spacing w:line="360" w:lineRule="auto"/>
        <w:ind w:firstLine="360"/>
        <w:jc w:val="both"/>
        <w:outlineLvl w:val="1"/>
        <w:rPr>
          <w:bCs/>
        </w:rPr>
      </w:pPr>
      <w:r>
        <w:rPr>
          <w:bCs/>
        </w:rPr>
        <w:tab/>
        <w:t xml:space="preserve">     Sử dụng thuần C++ cho server gameplay giúp trò chơi đạt hiệu năng tốt nhất, dễ bảo trì và nâng cấp sau này.</w:t>
      </w:r>
    </w:p>
    <w:p w14:paraId="6A0E9FF2" w14:textId="3D2CFB2C" w:rsidR="00521812" w:rsidRDefault="00521812" w:rsidP="00521812">
      <w:pPr>
        <w:spacing w:line="360" w:lineRule="auto"/>
        <w:ind w:firstLine="360"/>
        <w:jc w:val="both"/>
        <w:outlineLvl w:val="1"/>
        <w:rPr>
          <w:bCs/>
        </w:rPr>
      </w:pPr>
      <w:r>
        <w:rPr>
          <w:bCs/>
        </w:rPr>
        <w:t>4</w:t>
      </w:r>
      <w:r w:rsidRPr="00AB6710">
        <w:rPr>
          <w:bCs/>
        </w:rPr>
        <w:t>.</w:t>
      </w:r>
      <w:r w:rsidRPr="00AB6710">
        <w:rPr>
          <w:bCs/>
        </w:rPr>
        <w:tab/>
      </w:r>
      <w:r>
        <w:rPr>
          <w:bCs/>
        </w:rPr>
        <w:t>Database(Mysql):</w:t>
      </w:r>
    </w:p>
    <w:p w14:paraId="6C542B3B" w14:textId="77777777" w:rsidR="00521812" w:rsidRPr="00AB6710" w:rsidRDefault="00521812" w:rsidP="00521812">
      <w:pPr>
        <w:spacing w:line="360" w:lineRule="auto"/>
        <w:ind w:firstLine="360"/>
        <w:jc w:val="both"/>
        <w:outlineLvl w:val="1"/>
        <w:rPr>
          <w:bCs/>
        </w:rPr>
      </w:pPr>
    </w:p>
    <w:p w14:paraId="78EA5DE9" w14:textId="2624E0EF" w:rsidR="00AB6710" w:rsidRPr="00AB6710" w:rsidRDefault="00AB6710" w:rsidP="00AB6710">
      <w:pPr>
        <w:spacing w:line="360" w:lineRule="auto"/>
        <w:jc w:val="both"/>
        <w:outlineLvl w:val="1"/>
        <w:rPr>
          <w:bCs/>
        </w:rPr>
      </w:pPr>
      <w:r>
        <w:rPr>
          <w:bCs/>
        </w:rPr>
        <w:t>2.1.</w:t>
      </w:r>
      <w:r w:rsidR="001D0914">
        <w:rPr>
          <w:bCs/>
        </w:rPr>
        <w:t>3</w:t>
      </w:r>
      <w:r>
        <w:rPr>
          <w:bCs/>
        </w:rPr>
        <w:t xml:space="preserve"> Sơ đồ game, giao diện</w:t>
      </w:r>
    </w:p>
    <w:p w14:paraId="5221A90E" w14:textId="32FB7940" w:rsidR="00AB6710" w:rsidRPr="0060170D" w:rsidRDefault="00AB6710" w:rsidP="00AB6710">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Pr>
          <w:rFonts w:ascii="Times New Roman" w:hAnsi="Times New Roman" w:cs="Times New Roman"/>
          <w:bCs/>
          <w:sz w:val="26"/>
          <w:szCs w:val="26"/>
        </w:rPr>
        <w:t>Xem thêm tại mục sơ đồ, hình ảnh phía đầu báo cáo</w:t>
      </w:r>
    </w:p>
    <w:p w14:paraId="705F7033" w14:textId="77777777" w:rsidR="00AB6710" w:rsidRPr="00EE032E" w:rsidRDefault="00AB6710" w:rsidP="00AB6710">
      <w:pPr>
        <w:pStyle w:val="ListParagraph"/>
        <w:spacing w:before="120" w:after="0"/>
        <w:ind w:left="360"/>
        <w:jc w:val="both"/>
        <w:outlineLvl w:val="1"/>
        <w:rPr>
          <w:rFonts w:ascii="Times New Roman" w:hAnsi="Times New Roman" w:cs="Times New Roman"/>
          <w:b/>
          <w:sz w:val="26"/>
          <w:szCs w:val="26"/>
        </w:rPr>
      </w:pPr>
    </w:p>
    <w:p w14:paraId="186046DF" w14:textId="5D99E6AC" w:rsidR="00AB6710" w:rsidRPr="00AB6710" w:rsidRDefault="00AB6710" w:rsidP="00AB6710">
      <w:pPr>
        <w:spacing w:before="120" w:line="360" w:lineRule="auto"/>
        <w:jc w:val="both"/>
        <w:outlineLvl w:val="1"/>
        <w:rPr>
          <w:b/>
        </w:rPr>
      </w:pPr>
      <w:r>
        <w:rPr>
          <w:b/>
        </w:rPr>
        <w:t>2.2</w:t>
      </w:r>
      <w:r w:rsidRPr="00AB6710">
        <w:rPr>
          <w:b/>
        </w:rPr>
        <w:t xml:space="preserve"> </w:t>
      </w:r>
      <w:r>
        <w:rPr>
          <w:b/>
        </w:rPr>
        <w:t>Phân tích trò chơi</w:t>
      </w:r>
    </w:p>
    <w:p w14:paraId="408B93AE" w14:textId="72A1B5A7" w:rsidR="00AB6710" w:rsidRPr="00AB6710" w:rsidRDefault="00AB6710" w:rsidP="00AB6710">
      <w:pPr>
        <w:spacing w:before="120" w:line="360" w:lineRule="auto"/>
        <w:jc w:val="both"/>
        <w:outlineLvl w:val="1"/>
        <w:rPr>
          <w:bCs/>
        </w:rPr>
      </w:pPr>
      <w:r w:rsidRPr="00AB6710">
        <w:rPr>
          <w:bCs/>
        </w:rPr>
        <w:t>2.2.1 Cốt truyện trò chơi</w:t>
      </w:r>
    </w:p>
    <w:p w14:paraId="4BD245DE" w14:textId="77777777" w:rsidR="00AB6710" w:rsidRPr="00AB6710" w:rsidRDefault="00AB6710" w:rsidP="00AB6710">
      <w:pPr>
        <w:spacing w:before="120" w:line="360" w:lineRule="auto"/>
        <w:ind w:firstLine="720"/>
        <w:jc w:val="both"/>
        <w:outlineLvl w:val="1"/>
        <w:rPr>
          <w:bCs/>
        </w:rPr>
      </w:pPr>
      <w:r w:rsidRPr="00AB6710">
        <w:rPr>
          <w:bCs/>
        </w:rPr>
        <w:t>Khi thế giới vừa mới hình thành, những sinh vật đầu tiên đã xuất hiện và sinh sống cả ngàn năm. Cho đến một ngày, khi thế giới đảo ngược lại vòng quay của nó – mọi thứ đều biến đổi. Một nửa biến thành những đồng cỏ xanh tươi, không khí trong lành và luôn có gió và ánh mặt trời. Còn nửa còn lại – chìm trong bóng tối và cát bụi, băng tuyết.</w:t>
      </w:r>
    </w:p>
    <w:p w14:paraId="40C2AA0D" w14:textId="631F5170" w:rsidR="00AB6710" w:rsidRPr="00AB6710" w:rsidRDefault="00AB6710" w:rsidP="00521812">
      <w:pPr>
        <w:spacing w:before="120" w:line="360" w:lineRule="auto"/>
        <w:jc w:val="both"/>
        <w:outlineLvl w:val="1"/>
        <w:rPr>
          <w:bCs/>
        </w:rPr>
      </w:pPr>
      <w:r w:rsidRPr="00AB6710">
        <w:rPr>
          <w:bCs/>
        </w:rPr>
        <w:lastRenderedPageBreak/>
        <w:tab/>
      </w:r>
    </w:p>
    <w:p w14:paraId="45AD5CAB" w14:textId="2DB77E26" w:rsidR="00AB6710" w:rsidRPr="00AB6710" w:rsidRDefault="00AB6710" w:rsidP="00AB6710">
      <w:pPr>
        <w:spacing w:before="120" w:line="360" w:lineRule="auto"/>
        <w:jc w:val="both"/>
        <w:outlineLvl w:val="1"/>
        <w:rPr>
          <w:bCs/>
        </w:rPr>
      </w:pPr>
      <w:r>
        <w:rPr>
          <w:bCs/>
        </w:rPr>
        <w:t>2.2.2 Hướng dẫn chơi cơ bản</w:t>
      </w:r>
    </w:p>
    <w:p w14:paraId="11CAE219" w14:textId="074BB1E5" w:rsidR="00AB6710" w:rsidRPr="00AB6710" w:rsidRDefault="00AB6710" w:rsidP="00AB6710">
      <w:pPr>
        <w:spacing w:line="360" w:lineRule="auto"/>
        <w:ind w:firstLine="720"/>
        <w:jc w:val="both"/>
        <w:outlineLvl w:val="0"/>
        <w:rPr>
          <w:bCs/>
        </w:rPr>
      </w:pPr>
      <w:bookmarkStart w:id="14" w:name="_Toc42174917"/>
      <w:r w:rsidRPr="00AB6710">
        <w:rPr>
          <w:bCs/>
        </w:rPr>
        <w:t>Kỹ năng 04(Bên trái kỹ năng 03*): Dậm mạnh xuống đất, gây sát thương lớn</w:t>
      </w:r>
      <w:r>
        <w:rPr>
          <w:bCs/>
        </w:rPr>
        <w:t>, có thêm tại màn chơi cuối cùng</w:t>
      </w:r>
    </w:p>
    <w:p w14:paraId="74745303" w14:textId="733B5850" w:rsidR="00AB6710" w:rsidRDefault="00AB6710" w:rsidP="00AB6710">
      <w:pPr>
        <w:spacing w:line="360" w:lineRule="auto"/>
        <w:jc w:val="both"/>
        <w:outlineLvl w:val="0"/>
        <w:rPr>
          <w:bCs/>
        </w:rPr>
      </w:pPr>
      <w:r w:rsidRPr="00AB6710">
        <w:rPr>
          <w:bCs/>
        </w:rPr>
        <w:t>*: Vui lòng xem hình minh họa để biết rõ hơn.</w:t>
      </w:r>
    </w:p>
    <w:p w14:paraId="46B7D9FE" w14:textId="1632B287" w:rsidR="00AB6710" w:rsidRDefault="00AB6710" w:rsidP="00AB6710">
      <w:pPr>
        <w:spacing w:line="360" w:lineRule="auto"/>
        <w:jc w:val="both"/>
        <w:outlineLvl w:val="0"/>
        <w:rPr>
          <w:bCs/>
        </w:rPr>
      </w:pPr>
    </w:p>
    <w:p w14:paraId="31F7A2EF" w14:textId="04328604" w:rsidR="00AB6710" w:rsidRDefault="00AB6710" w:rsidP="00AB6710">
      <w:pPr>
        <w:spacing w:line="360" w:lineRule="auto"/>
        <w:jc w:val="both"/>
        <w:outlineLvl w:val="0"/>
        <w:rPr>
          <w:bCs/>
        </w:rPr>
      </w:pPr>
    </w:p>
    <w:p w14:paraId="7B39AA61" w14:textId="0C5F6F42" w:rsidR="00AB6710" w:rsidRPr="001A73B7" w:rsidRDefault="00AB6710" w:rsidP="00AB6710">
      <w:pPr>
        <w:spacing w:after="240"/>
        <w:jc w:val="both"/>
        <w:outlineLvl w:val="0"/>
        <w:rPr>
          <w:b/>
          <w:sz w:val="28"/>
          <w:szCs w:val="28"/>
        </w:rPr>
      </w:pPr>
      <w:r w:rsidRPr="001A73B7">
        <w:rPr>
          <w:b/>
          <w:sz w:val="28"/>
          <w:szCs w:val="28"/>
        </w:rPr>
        <w:t xml:space="preserve">CHƯƠNG </w:t>
      </w:r>
      <w:r>
        <w:rPr>
          <w:b/>
          <w:sz w:val="28"/>
          <w:szCs w:val="28"/>
        </w:rPr>
        <w:t>3</w:t>
      </w:r>
      <w:r w:rsidRPr="001A73B7">
        <w:rPr>
          <w:b/>
          <w:sz w:val="28"/>
          <w:szCs w:val="28"/>
        </w:rPr>
        <w:t xml:space="preserve">: </w:t>
      </w:r>
      <w:r>
        <w:rPr>
          <w:b/>
          <w:sz w:val="28"/>
          <w:szCs w:val="28"/>
        </w:rPr>
        <w:t>KẾT LUẬN</w:t>
      </w:r>
    </w:p>
    <w:p w14:paraId="6E4A4691" w14:textId="49E575BA" w:rsidR="00AB6710" w:rsidRPr="00AB6710" w:rsidRDefault="00AB6710" w:rsidP="00AB6710">
      <w:pPr>
        <w:spacing w:line="360" w:lineRule="auto"/>
        <w:jc w:val="both"/>
        <w:outlineLvl w:val="1"/>
        <w:rPr>
          <w:b/>
        </w:rPr>
      </w:pPr>
      <w:r>
        <w:rPr>
          <w:b/>
        </w:rPr>
        <w:t>3.1</w:t>
      </w:r>
      <w:r w:rsidRPr="00AB6710">
        <w:rPr>
          <w:b/>
        </w:rPr>
        <w:t xml:space="preserve"> </w:t>
      </w:r>
      <w:r>
        <w:rPr>
          <w:b/>
        </w:rPr>
        <w:t>Kết quả</w:t>
      </w:r>
    </w:p>
    <w:p w14:paraId="32822848" w14:textId="79052085" w:rsidR="00AB6710" w:rsidRPr="00AB6710" w:rsidRDefault="00AB6710" w:rsidP="00AB6710">
      <w:pPr>
        <w:spacing w:line="360" w:lineRule="auto"/>
        <w:jc w:val="both"/>
        <w:outlineLvl w:val="1"/>
        <w:rPr>
          <w:bCs/>
        </w:rPr>
      </w:pPr>
      <w:r w:rsidRPr="00AB6710">
        <w:rPr>
          <w:bCs/>
        </w:rPr>
        <w:t xml:space="preserve">3.1.1 </w:t>
      </w:r>
      <w:r>
        <w:rPr>
          <w:bCs/>
        </w:rPr>
        <w:t>Những kết quả đã đạt được</w:t>
      </w:r>
    </w:p>
    <w:p w14:paraId="2F6FED1D" w14:textId="2AAD5148" w:rsidR="00AB6710" w:rsidRPr="00AB6710" w:rsidRDefault="00AB6710" w:rsidP="00F3009F">
      <w:pPr>
        <w:spacing w:line="360" w:lineRule="auto"/>
        <w:ind w:firstLine="180"/>
        <w:jc w:val="both"/>
        <w:outlineLvl w:val="1"/>
        <w:rPr>
          <w:bCs/>
        </w:rPr>
      </w:pPr>
      <w:r w:rsidRPr="0060170D">
        <w:rPr>
          <w:bCs/>
        </w:rPr>
        <w:t xml:space="preserve">   </w:t>
      </w:r>
      <w:r w:rsidRPr="00AB6710">
        <w:rPr>
          <w:bCs/>
        </w:rPr>
        <w:t>1.</w:t>
      </w:r>
      <w:r>
        <w:rPr>
          <w:bCs/>
        </w:rPr>
        <w:t xml:space="preserve"> </w:t>
      </w:r>
      <w:r w:rsidRPr="00AB6710">
        <w:rPr>
          <w:bCs/>
        </w:rPr>
        <w:t>Hoàn thành được một trò chơi hoàn chỉnh</w:t>
      </w:r>
    </w:p>
    <w:p w14:paraId="73E8356B" w14:textId="5514A059" w:rsidR="00AB6710" w:rsidRPr="00AB6710" w:rsidRDefault="00AB6710" w:rsidP="00F3009F">
      <w:pPr>
        <w:spacing w:line="360" w:lineRule="auto"/>
        <w:ind w:firstLine="180"/>
        <w:jc w:val="both"/>
        <w:outlineLvl w:val="1"/>
        <w:rPr>
          <w:bCs/>
        </w:rPr>
      </w:pPr>
      <w:r>
        <w:rPr>
          <w:bCs/>
        </w:rPr>
        <w:t xml:space="preserve">   </w:t>
      </w:r>
      <w:r w:rsidRPr="00AB6710">
        <w:rPr>
          <w:bCs/>
        </w:rPr>
        <w:t>2.</w:t>
      </w:r>
      <w:r>
        <w:rPr>
          <w:bCs/>
        </w:rPr>
        <w:t xml:space="preserve"> </w:t>
      </w:r>
      <w:r w:rsidRPr="00AB6710">
        <w:rPr>
          <w:bCs/>
        </w:rPr>
        <w:t xml:space="preserve">Trò chơi có tính thực tế, có thể sử dụng để phát hành trên các nền tảng </w:t>
      </w:r>
    </w:p>
    <w:p w14:paraId="2E563971" w14:textId="371AD044" w:rsidR="00AB6710" w:rsidRPr="00AB6710" w:rsidRDefault="00F3009F" w:rsidP="00F3009F">
      <w:pPr>
        <w:spacing w:line="360" w:lineRule="auto"/>
        <w:ind w:firstLine="180"/>
        <w:jc w:val="both"/>
        <w:outlineLvl w:val="1"/>
        <w:rPr>
          <w:bCs/>
        </w:rPr>
      </w:pPr>
      <w:r>
        <w:rPr>
          <w:bCs/>
        </w:rPr>
        <w:t xml:space="preserve">   </w:t>
      </w:r>
      <w:r w:rsidR="00AB6710" w:rsidRPr="00AB6710">
        <w:rPr>
          <w:bCs/>
        </w:rPr>
        <w:t>3.</w:t>
      </w:r>
      <w:r>
        <w:rPr>
          <w:bCs/>
        </w:rPr>
        <w:t xml:space="preserve"> </w:t>
      </w:r>
      <w:r w:rsidR="00AB6710" w:rsidRPr="00AB6710">
        <w:rPr>
          <w:bCs/>
        </w:rPr>
        <w:t xml:space="preserve">Biết cách cài đặt, sử dụng </w:t>
      </w:r>
      <w:r w:rsidR="00521812">
        <w:rPr>
          <w:bCs/>
        </w:rPr>
        <w:t>Unity3d</w:t>
      </w:r>
    </w:p>
    <w:p w14:paraId="3CE6695C" w14:textId="16DDAF3E" w:rsidR="00AB6710" w:rsidRPr="00AB6710" w:rsidRDefault="00F3009F" w:rsidP="00F3009F">
      <w:pPr>
        <w:spacing w:line="360" w:lineRule="auto"/>
        <w:ind w:firstLine="180"/>
        <w:jc w:val="both"/>
        <w:outlineLvl w:val="1"/>
        <w:rPr>
          <w:bCs/>
        </w:rPr>
      </w:pPr>
      <w:r>
        <w:rPr>
          <w:bCs/>
        </w:rPr>
        <w:t xml:space="preserve">   </w:t>
      </w:r>
      <w:r w:rsidR="00AB6710" w:rsidRPr="00AB6710">
        <w:rPr>
          <w:bCs/>
        </w:rPr>
        <w:t>4.</w:t>
      </w:r>
      <w:r>
        <w:rPr>
          <w:bCs/>
        </w:rPr>
        <w:t xml:space="preserve"> </w:t>
      </w:r>
      <w:r w:rsidR="00AB6710" w:rsidRPr="00AB6710">
        <w:rPr>
          <w:bCs/>
        </w:rPr>
        <w:t>Biết quy trình làm 1 trò chơi, quản lý dự án, phân chia công việc, trao đổi và làm việc nhóm</w:t>
      </w:r>
      <w:r>
        <w:rPr>
          <w:bCs/>
        </w:rPr>
        <w:t xml:space="preserve"> dựa trên mô hình Scrum</w:t>
      </w:r>
    </w:p>
    <w:p w14:paraId="672485F8" w14:textId="13BB3BD2" w:rsidR="00F3009F" w:rsidRPr="00F3009F" w:rsidRDefault="00F3009F" w:rsidP="00F3009F">
      <w:pPr>
        <w:spacing w:line="360" w:lineRule="auto"/>
        <w:ind w:firstLine="180"/>
        <w:jc w:val="both"/>
        <w:outlineLvl w:val="1"/>
        <w:rPr>
          <w:bCs/>
        </w:rPr>
      </w:pPr>
      <w:r>
        <w:rPr>
          <w:bCs/>
        </w:rPr>
        <w:t xml:space="preserve">  </w:t>
      </w:r>
      <w:r w:rsidR="00AB6710" w:rsidRPr="00AB6710">
        <w:rPr>
          <w:bCs/>
        </w:rPr>
        <w:t>5.</w:t>
      </w:r>
      <w:r>
        <w:rPr>
          <w:bCs/>
        </w:rPr>
        <w:t xml:space="preserve"> </w:t>
      </w:r>
      <w:r w:rsidR="00AB6710" w:rsidRPr="00AB6710">
        <w:rPr>
          <w:bCs/>
        </w:rPr>
        <w:t>Biết cách áp dụng các kỹ thuật lập trình vào trong dự án thực tế</w:t>
      </w:r>
    </w:p>
    <w:p w14:paraId="6B915749" w14:textId="77777777" w:rsidR="00F3009F" w:rsidRDefault="00F3009F" w:rsidP="00F3009F">
      <w:pPr>
        <w:spacing w:line="360" w:lineRule="auto"/>
        <w:jc w:val="both"/>
        <w:outlineLvl w:val="1"/>
        <w:rPr>
          <w:bCs/>
        </w:rPr>
      </w:pPr>
    </w:p>
    <w:p w14:paraId="13FEB844" w14:textId="59FD757E" w:rsidR="00AB6710" w:rsidRPr="00F3009F" w:rsidRDefault="00F3009F" w:rsidP="00F3009F">
      <w:pPr>
        <w:spacing w:line="360" w:lineRule="auto"/>
        <w:jc w:val="both"/>
        <w:outlineLvl w:val="1"/>
        <w:rPr>
          <w:bCs/>
        </w:rPr>
      </w:pPr>
      <w:r w:rsidRPr="00F3009F">
        <w:rPr>
          <w:bCs/>
        </w:rPr>
        <w:t xml:space="preserve">3.1.2 </w:t>
      </w:r>
      <w:r>
        <w:rPr>
          <w:bCs/>
        </w:rPr>
        <w:t>Những hạn chế và thiếu sót</w:t>
      </w:r>
    </w:p>
    <w:p w14:paraId="0BCF39CF" w14:textId="7E45E209"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1.</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nhỏ và chưa có chiều sâu, có thể khắc phục bằng việc đầu tư thời gian thiết kế và mở rộng cốt truyện, sau đó từ cốt truyện thêm vào các màn chơi, các quái vật và nhân vật khác.</w:t>
      </w:r>
    </w:p>
    <w:p w14:paraId="27E98162" w14:textId="565ED9AC"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2.</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thật sự tối ưu về hiệu năng, có thể khắc phục bằng việc dành thời gian optimize lại source code của game, xem xét sử dụng và giải phóng vùng nhớ của con trỏ, đồng thời tối ưu hóa file resource của object trong trò chơi</w:t>
      </w:r>
    </w:p>
    <w:p w14:paraId="633DC96C" w14:textId="285065E8" w:rsidR="00AB6710" w:rsidRPr="00EE032E" w:rsidRDefault="00F3009F" w:rsidP="00F3009F">
      <w:pPr>
        <w:pStyle w:val="ListParagraph"/>
        <w:spacing w:after="0" w:line="360" w:lineRule="auto"/>
        <w:ind w:left="0" w:firstLine="360"/>
        <w:jc w:val="both"/>
        <w:outlineLvl w:val="1"/>
        <w:rPr>
          <w:rFonts w:ascii="Times New Roman" w:hAnsi="Times New Roman" w:cs="Times New Roman"/>
          <w:b/>
          <w:sz w:val="26"/>
          <w:szCs w:val="26"/>
        </w:rPr>
      </w:pPr>
      <w:r w:rsidRPr="00F3009F">
        <w:rPr>
          <w:rFonts w:ascii="Times New Roman" w:hAnsi="Times New Roman" w:cs="Times New Roman"/>
          <w:bCs/>
          <w:sz w:val="26"/>
          <w:szCs w:val="26"/>
        </w:rPr>
        <w:t>3.</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có tích hợp chạy quảng cáo,…có thể khắc phục bằng việc tích hợp admob sau khi upload game lên CHPlay hay AppStore, Windows Store,..</w:t>
      </w:r>
    </w:p>
    <w:p w14:paraId="45524FA2" w14:textId="2D52AB03" w:rsidR="00AB6710" w:rsidRDefault="00F3009F" w:rsidP="00AB6710">
      <w:pPr>
        <w:spacing w:before="120" w:line="360" w:lineRule="auto"/>
        <w:jc w:val="both"/>
        <w:outlineLvl w:val="1"/>
        <w:rPr>
          <w:b/>
        </w:rPr>
      </w:pPr>
      <w:r>
        <w:rPr>
          <w:b/>
        </w:rPr>
        <w:t>3.2</w:t>
      </w:r>
      <w:r w:rsidR="00AB6710" w:rsidRPr="00F3009F">
        <w:rPr>
          <w:b/>
        </w:rPr>
        <w:t xml:space="preserve"> </w:t>
      </w:r>
      <w:r>
        <w:rPr>
          <w:b/>
        </w:rPr>
        <w:t>Hướng mở rộng</w:t>
      </w:r>
    </w:p>
    <w:p w14:paraId="01C5D079" w14:textId="02830451" w:rsidR="00AB6710" w:rsidRDefault="00F3009F" w:rsidP="00F3009F">
      <w:pPr>
        <w:spacing w:before="120" w:line="360" w:lineRule="auto"/>
        <w:jc w:val="both"/>
        <w:outlineLvl w:val="1"/>
        <w:rPr>
          <w:bCs/>
        </w:rPr>
      </w:pPr>
      <w:r>
        <w:rPr>
          <w:bCs/>
        </w:rPr>
        <w:t xml:space="preserve">3.2.1 Theo hướng </w:t>
      </w:r>
      <w:r w:rsidR="00521812">
        <w:rPr>
          <w:bCs/>
        </w:rPr>
        <w:t>thêm tính năng</w:t>
      </w:r>
    </w:p>
    <w:p w14:paraId="774958D6" w14:textId="241231F8" w:rsidR="00521812" w:rsidRDefault="00521812" w:rsidP="00F3009F">
      <w:pPr>
        <w:spacing w:before="120" w:line="360" w:lineRule="auto"/>
        <w:jc w:val="both"/>
        <w:outlineLvl w:val="1"/>
        <w:rPr>
          <w:bCs/>
        </w:rPr>
      </w:pPr>
      <w:r>
        <w:rPr>
          <w:bCs/>
        </w:rPr>
        <w:lastRenderedPageBreak/>
        <w:tab/>
        <w:t>Để phát triển game theo hướng thêm nhiều tính năng, trước hết cần xây dựng hệ thống DLC cho game</w:t>
      </w:r>
      <w:r w:rsidR="0025775B">
        <w:rPr>
          <w:bCs/>
        </w:rPr>
        <w:t>.</w:t>
      </w:r>
    </w:p>
    <w:p w14:paraId="6913BC2D" w14:textId="4F806AB0" w:rsidR="0025775B" w:rsidRDefault="0025775B" w:rsidP="00F3009F">
      <w:pPr>
        <w:spacing w:before="120" w:line="360" w:lineRule="auto"/>
        <w:jc w:val="both"/>
        <w:outlineLvl w:val="1"/>
        <w:rPr>
          <w:bCs/>
        </w:rPr>
      </w:pPr>
      <w:r>
        <w:rPr>
          <w:bCs/>
        </w:rPr>
        <w:tab/>
        <w:t>Có thể phát triển các bộ skin khác cho nhân vật, súng bắn gems,…</w:t>
      </w:r>
    </w:p>
    <w:p w14:paraId="0C89C898" w14:textId="4516679A" w:rsidR="0025775B" w:rsidRDefault="0025775B" w:rsidP="00F3009F">
      <w:pPr>
        <w:spacing w:before="120" w:line="360" w:lineRule="auto"/>
        <w:jc w:val="both"/>
        <w:outlineLvl w:val="1"/>
        <w:rPr>
          <w:bCs/>
        </w:rPr>
      </w:pPr>
      <w:r>
        <w:rPr>
          <w:bCs/>
        </w:rPr>
        <w:tab/>
        <w:t>Có thể ra các map mới: Đảo bóng đêm, Đảo người cá,… với gems và phần thưởng đa dạng hơn</w:t>
      </w:r>
    </w:p>
    <w:p w14:paraId="079162E7" w14:textId="3F05DD44" w:rsidR="0025775B" w:rsidRDefault="0025775B" w:rsidP="00F3009F">
      <w:pPr>
        <w:spacing w:before="120" w:line="360" w:lineRule="auto"/>
        <w:jc w:val="both"/>
        <w:outlineLvl w:val="1"/>
        <w:rPr>
          <w:bCs/>
        </w:rPr>
      </w:pPr>
      <w:r>
        <w:rPr>
          <w:bCs/>
        </w:rPr>
        <w:tab/>
        <w:t>Có thể thêm tính năng cho chế độ chơi online như chat voice, hoặc 1vs1 trong 1 khoảng thời gian, hay trong 1 khoảng số lượng gems nhất định, ai đạt điểm số cao nhất,…mở rộng và cho phép 1vs5, 1vs25,…</w:t>
      </w:r>
    </w:p>
    <w:p w14:paraId="7FDEFB8C" w14:textId="0F5A3DD3" w:rsidR="00F3009F" w:rsidRDefault="00F3009F" w:rsidP="00F3009F">
      <w:pPr>
        <w:spacing w:before="120" w:line="360" w:lineRule="auto"/>
        <w:jc w:val="both"/>
        <w:outlineLvl w:val="1"/>
        <w:rPr>
          <w:bCs/>
        </w:rPr>
      </w:pPr>
      <w:r>
        <w:rPr>
          <w:bCs/>
        </w:rPr>
        <w:t xml:space="preserve">3.2.2 Theo hướng </w:t>
      </w:r>
      <w:r w:rsidR="00521812">
        <w:rPr>
          <w:bCs/>
        </w:rPr>
        <w:t>thêm sản phẩm cùng thể loại</w:t>
      </w:r>
    </w:p>
    <w:p w14:paraId="119A3394" w14:textId="58EE25EF" w:rsidR="00F3009F" w:rsidRDefault="00F3009F" w:rsidP="0025775B">
      <w:pPr>
        <w:ind w:firstLine="720"/>
      </w:pPr>
      <w:r>
        <w:t xml:space="preserve">Theo hướng </w:t>
      </w:r>
      <w:r w:rsidR="0025775B">
        <w:t>ra thêm sản phẩm, trước hết cần xác định cốt chuyện chính cho game, và viết tiếp cốt truyện cho những phần sau.</w:t>
      </w:r>
    </w:p>
    <w:p w14:paraId="433215E5" w14:textId="79880C61" w:rsidR="0025775B" w:rsidRPr="00AB6710" w:rsidRDefault="0025775B" w:rsidP="0025775B">
      <w:pPr>
        <w:ind w:firstLine="720"/>
        <w:rPr>
          <w:bCs/>
        </w:rPr>
      </w:pPr>
      <w:r>
        <w:t>Có thể ra mắt 1 game xây nhà, hay tương tự, kể về cuộc đời sau này của nhân vật pirate sau khi đã có nhiều châu báu,…</w:t>
      </w:r>
    </w:p>
    <w:p w14:paraId="1F14AC1A" w14:textId="771B2687" w:rsidR="00F3009F" w:rsidRDefault="00F3009F" w:rsidP="00F3009F">
      <w:bookmarkStart w:id="15" w:name="_Toc42174955"/>
      <w:bookmarkEnd w:id="14"/>
    </w:p>
    <w:p w14:paraId="67A1F503" w14:textId="4B416A8D" w:rsidR="00F3009F" w:rsidRDefault="00F3009F" w:rsidP="00F3009F"/>
    <w:p w14:paraId="27A183BB" w14:textId="7A4774F9" w:rsidR="00F3009F" w:rsidRDefault="00F3009F" w:rsidP="00F3009F"/>
    <w:p w14:paraId="3D60A143" w14:textId="734FE1EB" w:rsidR="00F3009F" w:rsidRDefault="00F3009F" w:rsidP="00F3009F"/>
    <w:p w14:paraId="5A9AD7CD" w14:textId="0155AED0" w:rsidR="0025775B" w:rsidRDefault="0025775B" w:rsidP="00F3009F"/>
    <w:p w14:paraId="4F202526" w14:textId="1F3DF681" w:rsidR="0025775B" w:rsidRDefault="0025775B" w:rsidP="00F3009F"/>
    <w:p w14:paraId="27266DAF" w14:textId="084A9C9B" w:rsidR="0025775B" w:rsidRDefault="0025775B" w:rsidP="00F3009F"/>
    <w:p w14:paraId="3166AB78" w14:textId="4ACCE72C" w:rsidR="0025775B" w:rsidRDefault="0025775B" w:rsidP="00F3009F"/>
    <w:p w14:paraId="31CD4EE3" w14:textId="2C583461" w:rsidR="0025775B" w:rsidRDefault="0025775B" w:rsidP="00F3009F"/>
    <w:p w14:paraId="4EDE45E1" w14:textId="402B9E02" w:rsidR="0025775B" w:rsidRDefault="0025775B" w:rsidP="00F3009F"/>
    <w:p w14:paraId="64598153" w14:textId="58C33BBF" w:rsidR="0025775B" w:rsidRDefault="0025775B" w:rsidP="00F3009F"/>
    <w:p w14:paraId="54D7EC1F" w14:textId="7A8A4404" w:rsidR="0025775B" w:rsidRDefault="0025775B" w:rsidP="00F3009F"/>
    <w:p w14:paraId="256036BB" w14:textId="77205F59" w:rsidR="0025775B" w:rsidRDefault="0025775B" w:rsidP="00F3009F"/>
    <w:p w14:paraId="2FF6DB1C" w14:textId="2C408BBA" w:rsidR="0025775B" w:rsidRDefault="0025775B" w:rsidP="00F3009F"/>
    <w:p w14:paraId="433D2E25" w14:textId="1D201789" w:rsidR="0025775B" w:rsidRDefault="0025775B" w:rsidP="00F3009F"/>
    <w:p w14:paraId="7333B14B" w14:textId="212571E0" w:rsidR="0025775B" w:rsidRDefault="0025775B" w:rsidP="00F3009F"/>
    <w:p w14:paraId="348E59F2" w14:textId="541D5BE6" w:rsidR="0025775B" w:rsidRDefault="0025775B" w:rsidP="00F3009F"/>
    <w:p w14:paraId="055B6F3C" w14:textId="1FC6FAC2" w:rsidR="0025775B" w:rsidRDefault="0025775B" w:rsidP="00F3009F"/>
    <w:p w14:paraId="2F8EB387" w14:textId="108A0DB9" w:rsidR="0025775B" w:rsidRDefault="0025775B" w:rsidP="00F3009F"/>
    <w:p w14:paraId="1B3D3738" w14:textId="167C1DFD" w:rsidR="0025775B" w:rsidRDefault="0025775B" w:rsidP="00F3009F"/>
    <w:p w14:paraId="329720B1" w14:textId="6ACDFF77" w:rsidR="0025775B" w:rsidRDefault="0025775B" w:rsidP="00F3009F"/>
    <w:p w14:paraId="7BCE57E9" w14:textId="77777777" w:rsidR="0025775B" w:rsidRPr="00F3009F" w:rsidRDefault="0025775B" w:rsidP="00F3009F"/>
    <w:p w14:paraId="425311A8" w14:textId="679406F2" w:rsidR="0060170D" w:rsidRDefault="0060170D" w:rsidP="0060170D">
      <w:pPr>
        <w:pStyle w:val="Heading1"/>
        <w:jc w:val="center"/>
        <w:rPr>
          <w:rFonts w:ascii="Times New Roman" w:hAnsi="Times New Roman" w:cs="Times New Roman"/>
          <w:color w:val="auto"/>
        </w:rPr>
      </w:pPr>
      <w:r w:rsidRPr="00EB2312">
        <w:rPr>
          <w:rFonts w:ascii="Times New Roman" w:hAnsi="Times New Roman" w:cs="Times New Roman"/>
          <w:color w:val="auto"/>
        </w:rPr>
        <w:lastRenderedPageBreak/>
        <w:t>TÀI LIỆU THAM KHẢO</w:t>
      </w:r>
      <w:bookmarkEnd w:id="15"/>
    </w:p>
    <w:p w14:paraId="07D92DF4" w14:textId="77777777" w:rsidR="0060170D" w:rsidRPr="00952A29" w:rsidRDefault="0060170D" w:rsidP="0060170D"/>
    <w:p w14:paraId="31C4ADE7"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DOI" : "10.1155/2009/421425",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 : "Section 3", "issued" : { "date-parts" : [ [ "2009" ] ] }, "page" : "1-19", "title" : "A Survey of Collaborative Filtering Techniques", "type" : "article-journal", "volume" : "2009" }, "uris" : [ "http://www.mendeley.com/documents/?uuid=fefbef92-ac15-4874-9b75-6c61a98a6347" ] } ], "mendeley" : { "previouslyFormattedCitation" : "[1]" }, "properties" : { "noteIndex" : 0 }, "schema" : "https://github.com/citation-style-language/schema/raw/master/csl-citation.json" }</w:instrText>
      </w:r>
      <w:r w:rsidRPr="00801D25">
        <w:rPr>
          <w:sz w:val="26"/>
          <w:szCs w:val="26"/>
        </w:rPr>
        <w:fldChar w:fldCharType="separate"/>
      </w:r>
      <w:r w:rsidRPr="00801D25">
        <w:rPr>
          <w:noProof/>
          <w:sz w:val="26"/>
          <w:szCs w:val="26"/>
        </w:rPr>
        <w:t>[1]</w:t>
      </w:r>
      <w:r w:rsidRPr="00801D25">
        <w:rPr>
          <w:sz w:val="26"/>
          <w:szCs w:val="26"/>
        </w:rPr>
        <w:fldChar w:fldCharType="end"/>
      </w:r>
      <w:r>
        <w:rPr>
          <w:sz w:val="26"/>
          <w:szCs w:val="26"/>
        </w:rPr>
        <w:t xml:space="preserve"> </w:t>
      </w:r>
      <w:r w:rsidRPr="00801D25">
        <w:rPr>
          <w:sz w:val="26"/>
          <w:szCs w:val="26"/>
        </w:rPr>
        <w:t xml:space="preserve">Su, X., &amp; Khoshgoftaar, T. M. (2009). </w:t>
      </w:r>
      <w:r w:rsidRPr="00801D25">
        <w:rPr>
          <w:i/>
          <w:sz w:val="26"/>
          <w:szCs w:val="26"/>
        </w:rPr>
        <w:t>A Survey of Collaborative Filtering Techniques</w:t>
      </w:r>
      <w:r w:rsidRPr="00801D25">
        <w:rPr>
          <w:sz w:val="26"/>
          <w:szCs w:val="26"/>
        </w:rPr>
        <w:t xml:space="preserve">. Hindawi Publishing Corporation. </w:t>
      </w:r>
    </w:p>
    <w:p w14:paraId="61503C99" w14:textId="77777777" w:rsidR="0060170D" w:rsidRPr="00801D25" w:rsidRDefault="0060170D" w:rsidP="0060170D">
      <w:pPr>
        <w:pStyle w:val="NormalWeb"/>
        <w:rPr>
          <w:sz w:val="26"/>
          <w:szCs w:val="26"/>
        </w:rPr>
      </w:pPr>
      <w:r w:rsidRPr="00801D25">
        <w:rPr>
          <w:sz w:val="26"/>
          <w:szCs w:val="26"/>
        </w:rPr>
        <w:t xml:space="preserve">[2] Cremonesi, P., Turrin, R., Lentini, E., &amp; Matteucci, M. (2008). </w:t>
      </w:r>
      <w:r w:rsidRPr="00801D25">
        <w:rPr>
          <w:i/>
          <w:sz w:val="26"/>
          <w:szCs w:val="26"/>
        </w:rPr>
        <w:t>An Evaluation Methodology for Collaborative Recommender Systems</w:t>
      </w:r>
      <w:r w:rsidRPr="00801D25">
        <w:rPr>
          <w:sz w:val="26"/>
          <w:szCs w:val="26"/>
        </w:rPr>
        <w:t>.</w:t>
      </w:r>
      <w:r w:rsidRPr="00801D25">
        <w:rPr>
          <w:iCs/>
          <w:sz w:val="26"/>
          <w:szCs w:val="26"/>
        </w:rPr>
        <w:t>Proceedings of the 2008 International Conference on Automated Solutions for Cross Media Content and Multi-channel Distribution</w:t>
      </w:r>
      <w:r w:rsidRPr="00801D25">
        <w:rPr>
          <w:sz w:val="26"/>
          <w:szCs w:val="26"/>
        </w:rPr>
        <w:t>.</w:t>
      </w:r>
    </w:p>
    <w:p w14:paraId="5E31B6EF" w14:textId="77777777" w:rsidR="0060170D" w:rsidRPr="00801D25" w:rsidRDefault="0060170D" w:rsidP="0060170D">
      <w:pPr>
        <w:pStyle w:val="REF"/>
        <w:numPr>
          <w:ilvl w:val="0"/>
          <w:numId w:val="0"/>
        </w:numPr>
        <w:jc w:val="both"/>
        <w:rPr>
          <w:szCs w:val="26"/>
        </w:rPr>
      </w:pPr>
      <w:r w:rsidRPr="00801D25">
        <w:rPr>
          <w:szCs w:val="26"/>
        </w:rPr>
        <w:t xml:space="preserve">[3] Jean-Paul Boodhoo (2006).  </w:t>
      </w:r>
      <w:r w:rsidRPr="00801D25">
        <w:rPr>
          <w:i/>
          <w:szCs w:val="26"/>
        </w:rPr>
        <w:t>Design Patterns: Model View Presenter</w:t>
      </w:r>
      <w:r w:rsidRPr="00801D25">
        <w:rPr>
          <w:szCs w:val="26"/>
        </w:rPr>
        <w:t xml:space="preserve">. </w:t>
      </w:r>
      <w:hyperlink r:id="rId23" w:history="1">
        <w:r w:rsidRPr="00801D25">
          <w:rPr>
            <w:rStyle w:val="Hyperlink"/>
            <w:szCs w:val="26"/>
          </w:rPr>
          <w:t>http://msdn.microsoft.com/en-us/magazine/cc188690.aspx</w:t>
        </w:r>
      </w:hyperlink>
      <w:r w:rsidRPr="00801D25">
        <w:rPr>
          <w:szCs w:val="26"/>
        </w:rPr>
        <w:t>. MSDN Magazine.</w:t>
      </w:r>
    </w:p>
    <w:p w14:paraId="3443EA9B"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dropping-particle" : "", "family" : "The Mendeley Support Team", "given" : "", "non-dropping-particle" : "", "parse-names" : false, "suffix" : "" } ], "container-title" : "Mendeley Desktop", "id" : "ITEM-1", "issued" : { "date-parts" : [ [ "2011" ] ] }, "page" : "1-16", "publisher" : "Mendeley Ltd.", "publisher-place" : "London", "title" : "Getting Started with Mendeley", "type" : "article" }, "uris" : [ "http://www.mendeley.com/documents/?uuid=e61a0ace-e78c-4f21-9df4-d585dfd3b8b8" ] } ], "mendeley" : { "previouslyFormattedCitation" : "[2]" }, "properties" : { "noteIndex" : 0 }, "schema" : "https://github.com/citation-style-language/schema/raw/master/csl-citation.json" }</w:instrText>
      </w:r>
      <w:r w:rsidRPr="00801D25">
        <w:rPr>
          <w:sz w:val="26"/>
          <w:szCs w:val="26"/>
        </w:rPr>
        <w:fldChar w:fldCharType="separate"/>
      </w:r>
      <w:r w:rsidRPr="00801D25">
        <w:rPr>
          <w:noProof/>
          <w:sz w:val="26"/>
          <w:szCs w:val="26"/>
        </w:rPr>
        <w:t>[4]</w:t>
      </w:r>
      <w:r w:rsidRPr="00801D25">
        <w:rPr>
          <w:sz w:val="26"/>
          <w:szCs w:val="26"/>
        </w:rPr>
        <w:fldChar w:fldCharType="end"/>
      </w:r>
      <w:r>
        <w:rPr>
          <w:sz w:val="26"/>
          <w:szCs w:val="26"/>
        </w:rPr>
        <w:t xml:space="preserve"> </w:t>
      </w:r>
      <w:r w:rsidRPr="00801D25">
        <w:rPr>
          <w:sz w:val="26"/>
          <w:szCs w:val="26"/>
        </w:rPr>
        <w:t xml:space="preserve">Deshpande, M., &amp; Karypis, G. (2004). </w:t>
      </w:r>
      <w:r w:rsidRPr="00801D25">
        <w:rPr>
          <w:i/>
          <w:sz w:val="26"/>
          <w:szCs w:val="26"/>
        </w:rPr>
        <w:t>Item-based top- N recommendation algorithms</w:t>
      </w:r>
      <w:r w:rsidRPr="00801D25">
        <w:rPr>
          <w:sz w:val="26"/>
          <w:szCs w:val="26"/>
        </w:rPr>
        <w:t>.</w:t>
      </w:r>
      <w:r w:rsidRPr="00801D25">
        <w:rPr>
          <w:iCs/>
          <w:sz w:val="26"/>
          <w:szCs w:val="26"/>
        </w:rPr>
        <w:t>ACM Transactions on Information Systems</w:t>
      </w:r>
      <w:r w:rsidRPr="00801D25">
        <w:rPr>
          <w:sz w:val="26"/>
          <w:szCs w:val="26"/>
        </w:rPr>
        <w:t>.</w:t>
      </w:r>
    </w:p>
    <w:p w14:paraId="2C8C18D9" w14:textId="77777777" w:rsidR="0060170D" w:rsidRPr="00801D25" w:rsidRDefault="0060170D" w:rsidP="0060170D">
      <w:pPr>
        <w:pStyle w:val="REF"/>
        <w:numPr>
          <w:ilvl w:val="0"/>
          <w:numId w:val="0"/>
        </w:numPr>
        <w:jc w:val="both"/>
        <w:rPr>
          <w:szCs w:val="26"/>
        </w:rPr>
      </w:pPr>
      <w:r w:rsidRPr="00801D25">
        <w:rPr>
          <w:szCs w:val="26"/>
        </w:rPr>
        <w:t xml:space="preserve">[5] Billy McCafferty (2007). </w:t>
      </w:r>
      <w:r w:rsidRPr="00801D25">
        <w:rPr>
          <w:i/>
          <w:szCs w:val="26"/>
        </w:rPr>
        <w:t>Model View Presenter with ASP.NET</w:t>
      </w:r>
      <w:r w:rsidRPr="00801D25">
        <w:rPr>
          <w:szCs w:val="26"/>
        </w:rPr>
        <w:t xml:space="preserve">, </w:t>
      </w:r>
      <w:hyperlink r:id="rId24" w:history="1">
        <w:r w:rsidRPr="00801D25">
          <w:rPr>
            <w:rStyle w:val="Hyperlink"/>
            <w:szCs w:val="26"/>
          </w:rPr>
          <w:t>http://www.codeproject.com/KB/architecture/ModelViewPresenter.aspx</w:t>
        </w:r>
      </w:hyperlink>
      <w:r>
        <w:rPr>
          <w:szCs w:val="26"/>
        </w:rPr>
        <w:t>.</w:t>
      </w:r>
      <w:r w:rsidRPr="00801D25">
        <w:rPr>
          <w:szCs w:val="26"/>
        </w:rPr>
        <w:t>The Code Project</w:t>
      </w:r>
    </w:p>
    <w:p w14:paraId="15A1FCD3" w14:textId="77777777" w:rsidR="0060170D" w:rsidRPr="00801D25" w:rsidRDefault="0060170D" w:rsidP="0060170D">
      <w:pPr>
        <w:pStyle w:val="NormalWeb"/>
        <w:spacing w:before="0" w:beforeAutospacing="0"/>
        <w:rPr>
          <w:sz w:val="26"/>
          <w:szCs w:val="26"/>
        </w:rPr>
      </w:pPr>
      <w:r w:rsidRPr="00801D25">
        <w:rPr>
          <w:sz w:val="26"/>
          <w:szCs w:val="26"/>
        </w:rPr>
        <w:t xml:space="preserve">[6] Ricci, F., Rokach, L., Shapira, B., Kantor, P.B (2010). </w:t>
      </w:r>
      <w:r w:rsidRPr="00801D25">
        <w:rPr>
          <w:i/>
          <w:sz w:val="26"/>
          <w:szCs w:val="26"/>
        </w:rPr>
        <w:t>Recommender Systems Handbook</w:t>
      </w:r>
      <w:r w:rsidRPr="00801D25">
        <w:rPr>
          <w:sz w:val="26"/>
          <w:szCs w:val="26"/>
        </w:rPr>
        <w:t>. Springer-Verlag New York, Inc., New York, NY, USA.</w:t>
      </w:r>
    </w:p>
    <w:p w14:paraId="026CE2C7" w14:textId="77777777" w:rsidR="0060170D" w:rsidRPr="00801D25" w:rsidRDefault="0060170D" w:rsidP="0060170D">
      <w:pPr>
        <w:pStyle w:val="NormalWeb"/>
        <w:spacing w:before="0" w:beforeAutospacing="0"/>
        <w:rPr>
          <w:sz w:val="26"/>
          <w:szCs w:val="26"/>
        </w:rPr>
      </w:pPr>
      <w:r w:rsidRPr="00801D25">
        <w:rPr>
          <w:sz w:val="26"/>
          <w:szCs w:val="26"/>
        </w:rPr>
        <w:t xml:space="preserve">[7] Educational Testing Service (2013). </w:t>
      </w:r>
      <w:r w:rsidRPr="00801D25">
        <w:rPr>
          <w:i/>
          <w:sz w:val="26"/>
          <w:szCs w:val="26"/>
        </w:rPr>
        <w:t>TOEIC Examinee Handbook - Listening &amp; Reading</w:t>
      </w:r>
      <w:r w:rsidRPr="00801D25">
        <w:rPr>
          <w:sz w:val="26"/>
          <w:szCs w:val="26"/>
        </w:rPr>
        <w:t>.TOEIC Program, Educational Testing Service, Rosedale Road, Princeton, NJ 08541.</w:t>
      </w:r>
    </w:p>
    <w:p w14:paraId="2644A1A5" w14:textId="77777777" w:rsidR="0060170D" w:rsidRDefault="0060170D" w:rsidP="0060170D">
      <w:pPr>
        <w:pStyle w:val="NormalWeb"/>
        <w:spacing w:before="0" w:beforeAutospacing="0"/>
        <w:rPr>
          <w:sz w:val="26"/>
          <w:szCs w:val="26"/>
        </w:rPr>
      </w:pPr>
    </w:p>
    <w:p w14:paraId="31F9F702" w14:textId="77777777" w:rsidR="0060170D" w:rsidRDefault="0060170D" w:rsidP="0060170D">
      <w:pPr>
        <w:spacing w:after="200" w:line="276" w:lineRule="auto"/>
        <w:rPr>
          <w:rFonts w:eastAsiaTheme="minorHAnsi"/>
          <w:b/>
          <w:sz w:val="28"/>
          <w:szCs w:val="28"/>
        </w:rPr>
      </w:pPr>
      <w:r>
        <w:rPr>
          <w:b/>
          <w:sz w:val="28"/>
          <w:szCs w:val="28"/>
        </w:rPr>
        <w:br w:type="page"/>
      </w:r>
    </w:p>
    <w:p w14:paraId="5D85DDD1" w14:textId="77777777" w:rsidR="0060170D" w:rsidRDefault="0060170D" w:rsidP="0060170D">
      <w:pPr>
        <w:pStyle w:val="ListParagraph"/>
        <w:spacing w:line="360" w:lineRule="auto"/>
        <w:ind w:left="0"/>
        <w:jc w:val="center"/>
        <w:outlineLvl w:val="0"/>
        <w:rPr>
          <w:rFonts w:ascii="Times New Roman" w:hAnsi="Times New Roman" w:cs="Times New Roman"/>
          <w:b/>
          <w:sz w:val="28"/>
          <w:szCs w:val="28"/>
        </w:rPr>
      </w:pPr>
      <w:bookmarkStart w:id="16" w:name="_Toc42174956"/>
      <w:r>
        <w:rPr>
          <w:rFonts w:ascii="Times New Roman" w:hAnsi="Times New Roman" w:cs="Times New Roman"/>
          <w:b/>
          <w:sz w:val="28"/>
          <w:szCs w:val="28"/>
        </w:rPr>
        <w:lastRenderedPageBreak/>
        <w:t>PHỤ LỤC</w:t>
      </w:r>
      <w:bookmarkEnd w:id="16"/>
    </w:p>
    <w:sectPr w:rsidR="0060170D" w:rsidSect="00965D59">
      <w:headerReference w:type="even" r:id="rId25"/>
      <w:headerReference w:type="default" r:id="rId26"/>
      <w:footerReference w:type="even" r:id="rId27"/>
      <w:footerReference w:type="default" r:id="rId28"/>
      <w:headerReference w:type="first" r:id="rId29"/>
      <w:footerReference w:type="first" r:id="rId30"/>
      <w:type w:val="continuous"/>
      <w:pgSz w:w="11909" w:h="16834"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F929B4" w14:textId="77777777" w:rsidR="00F3305A" w:rsidRDefault="00F3305A" w:rsidP="008A36B2">
      <w:r>
        <w:separator/>
      </w:r>
    </w:p>
  </w:endnote>
  <w:endnote w:type="continuationSeparator" w:id="0">
    <w:p w14:paraId="128CDD3F" w14:textId="77777777" w:rsidR="00F3305A" w:rsidRDefault="00F3305A" w:rsidP="008A3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BFA83C" w14:textId="036D0AF9" w:rsidR="003904B1" w:rsidRDefault="003904B1" w:rsidP="0083367A">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r>
      <w:rPr>
        <w:sz w:val="22"/>
        <w:szCs w:val="22"/>
      </w:rPr>
      <w:t xml:space="preserve"> </w:t>
    </w:r>
  </w:p>
  <w:p w14:paraId="094AB06E" w14:textId="003D333F" w:rsidR="003904B1" w:rsidRPr="0053350F" w:rsidRDefault="003904B1" w:rsidP="0083367A">
    <w:pPr>
      <w:pStyle w:val="Footer"/>
      <w:rPr>
        <w:sz w:val="22"/>
        <w:szCs w:val="22"/>
      </w:rPr>
    </w:pPr>
    <w:r>
      <w:rPr>
        <w:sz w:val="22"/>
        <w:szCs w:val="22"/>
      </w:rPr>
      <w:tab/>
      <w:t xml:space="preserve">                                                                     Trần Công Tân</w:t>
    </w:r>
  </w:p>
  <w:p w14:paraId="57A5EED8" w14:textId="77777777" w:rsidR="003904B1" w:rsidRPr="0053350F" w:rsidRDefault="003904B1">
    <w:pPr>
      <w:pStyle w:val="Footer"/>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A919E" w14:textId="77777777" w:rsidR="003904B1" w:rsidRDefault="003904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50858" w14:textId="77777777" w:rsidR="003904B1" w:rsidRPr="0053350F" w:rsidRDefault="003904B1" w:rsidP="00DB2E3B">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p>
  <w:p w14:paraId="4F5FB21C" w14:textId="77777777" w:rsidR="003904B1" w:rsidRDefault="003904B1" w:rsidP="007D7D27">
    <w:pPr>
      <w:pStyle w:val="Header"/>
      <w:jc w:val="center"/>
      <w:rPr>
        <w:b/>
        <w:bCs/>
        <w:sz w:val="20"/>
        <w:szCs w:val="20"/>
      </w:rPr>
    </w:pPr>
  </w:p>
  <w:p w14:paraId="039ADF1B" w14:textId="676DBB3D" w:rsidR="003904B1" w:rsidRPr="00DB2E3B" w:rsidRDefault="003904B1" w:rsidP="00DB2E3B">
    <w:pPr>
      <w:pStyle w:val="Header"/>
      <w:jc w:val="center"/>
      <w:rPr>
        <w:b/>
        <w:bCs/>
        <w:noProof/>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1</w:t>
    </w:r>
    <w:r w:rsidRPr="00343557">
      <w:rPr>
        <w:b/>
        <w:bCs/>
        <w:noProo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F1E46" w14:textId="77777777" w:rsidR="003904B1" w:rsidRDefault="003904B1" w:rsidP="007E75CC">
    <w:pPr>
      <w:pStyle w:val="Footer"/>
      <w:rPr>
        <w:i/>
        <w:sz w:val="20"/>
        <w:szCs w:val="20"/>
      </w:rPr>
    </w:pPr>
    <w:r w:rsidRPr="002A1AC1">
      <w:rPr>
        <w:b/>
        <w:i/>
        <w:sz w:val="20"/>
        <w:szCs w:val="20"/>
      </w:rPr>
      <w:t>GVHD</w:t>
    </w:r>
    <w:r>
      <w:rPr>
        <w:i/>
        <w:sz w:val="20"/>
        <w:szCs w:val="20"/>
      </w:rPr>
      <w:t>: ThS Nguyễn Thị Kim Phụng</w:t>
    </w:r>
    <w:r>
      <w:rPr>
        <w:i/>
        <w:sz w:val="20"/>
        <w:szCs w:val="20"/>
      </w:rPr>
      <w:tab/>
    </w:r>
    <w:r>
      <w:rPr>
        <w:i/>
        <w:sz w:val="20"/>
        <w:szCs w:val="20"/>
      </w:rPr>
      <w:tab/>
    </w:r>
    <w:r w:rsidRPr="002A1AC1">
      <w:rPr>
        <w:b/>
        <w:i/>
        <w:sz w:val="20"/>
        <w:szCs w:val="20"/>
      </w:rPr>
      <w:t>SVTH</w:t>
    </w:r>
    <w:r>
      <w:rPr>
        <w:i/>
        <w:sz w:val="20"/>
        <w:szCs w:val="20"/>
      </w:rPr>
      <w:t xml:space="preserve">: Đặng Thanh Qui </w:t>
    </w:r>
  </w:p>
  <w:p w14:paraId="1FF9577F" w14:textId="77777777" w:rsidR="003904B1" w:rsidRDefault="003904B1" w:rsidP="007E75CC">
    <w:pPr>
      <w:pStyle w:val="Footer"/>
      <w:tabs>
        <w:tab w:val="right" w:pos="9405"/>
      </w:tabs>
    </w:pPr>
    <w:r>
      <w:rPr>
        <w:i/>
        <w:sz w:val="20"/>
        <w:szCs w:val="20"/>
      </w:rPr>
      <w:t>KS Trần Hưng Nghiệp</w:t>
    </w:r>
    <w:r>
      <w:rPr>
        <w:i/>
        <w:sz w:val="20"/>
        <w:szCs w:val="20"/>
      </w:rPr>
      <w:tab/>
    </w:r>
    <w:r>
      <w:rPr>
        <w:i/>
        <w:sz w:val="20"/>
        <w:szCs w:val="20"/>
      </w:rPr>
      <w:tab/>
      <w:t>Ngô Phát Đạ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722A05" w14:textId="77777777" w:rsidR="00F3305A" w:rsidRDefault="00F3305A" w:rsidP="008A36B2">
      <w:r>
        <w:separator/>
      </w:r>
    </w:p>
  </w:footnote>
  <w:footnote w:type="continuationSeparator" w:id="0">
    <w:p w14:paraId="77886128" w14:textId="77777777" w:rsidR="00F3305A" w:rsidRDefault="00F3305A" w:rsidP="008A36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BE7A2" w14:textId="77777777" w:rsidR="003904B1" w:rsidRDefault="003904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AB779" w14:textId="77777777" w:rsidR="003904B1" w:rsidRDefault="003904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4A0" w:firstRow="1" w:lastRow="0" w:firstColumn="1" w:lastColumn="0" w:noHBand="0" w:noVBand="1"/>
    </w:tblPr>
    <w:tblGrid>
      <w:gridCol w:w="1152"/>
      <w:gridCol w:w="7854"/>
    </w:tblGrid>
    <w:tr w:rsidR="003904B1" w:rsidRPr="00343557" w14:paraId="5D7B4F87" w14:textId="77777777" w:rsidTr="00671EC7">
      <w:tc>
        <w:tcPr>
          <w:tcW w:w="1152" w:type="dxa"/>
          <w:tcBorders>
            <w:right w:val="single" w:sz="6" w:space="0" w:color="808080"/>
          </w:tcBorders>
          <w:shd w:val="clear" w:color="auto" w:fill="auto"/>
        </w:tcPr>
        <w:p w14:paraId="52C76B2B" w14:textId="77777777" w:rsidR="003904B1" w:rsidRPr="00343557" w:rsidRDefault="003904B1" w:rsidP="00671EC7">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w:t>
          </w:r>
          <w:r w:rsidRPr="00343557">
            <w:rPr>
              <w:b/>
              <w:bCs/>
              <w:noProof/>
              <w:sz w:val="20"/>
              <w:szCs w:val="20"/>
            </w:rPr>
            <w:fldChar w:fldCharType="end"/>
          </w:r>
        </w:p>
      </w:tc>
      <w:tc>
        <w:tcPr>
          <w:tcW w:w="0" w:type="auto"/>
          <w:shd w:val="clear" w:color="auto" w:fill="auto"/>
          <w:noWrap/>
        </w:tcPr>
        <w:p w14:paraId="47673579" w14:textId="77777777" w:rsidR="003904B1" w:rsidRPr="00343557" w:rsidRDefault="003904B1" w:rsidP="00671EC7">
          <w:pPr>
            <w:pStyle w:val="Header"/>
            <w:rPr>
              <w:b/>
              <w:bCs/>
              <w:sz w:val="20"/>
              <w:szCs w:val="20"/>
            </w:rPr>
          </w:pPr>
          <w:r w:rsidRPr="00343557">
            <w:rPr>
              <w:b/>
              <w:bCs/>
              <w:sz w:val="20"/>
              <w:szCs w:val="20"/>
            </w:rPr>
            <w:t>Hệ khuyến nghị trong đấu giá trực tuyến</w:t>
          </w:r>
        </w:p>
      </w:tc>
    </w:tr>
  </w:tbl>
  <w:p w14:paraId="5EA6CF73" w14:textId="77777777" w:rsidR="003904B1" w:rsidRPr="0072160B" w:rsidRDefault="003904B1" w:rsidP="00721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C04"/>
    <w:multiLevelType w:val="hybridMultilevel"/>
    <w:tmpl w:val="DAEAF7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1768C"/>
    <w:multiLevelType w:val="hybridMultilevel"/>
    <w:tmpl w:val="6212BB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E2A94"/>
    <w:multiLevelType w:val="hybridMultilevel"/>
    <w:tmpl w:val="4A340C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31E0C"/>
    <w:multiLevelType w:val="hybridMultilevel"/>
    <w:tmpl w:val="B2AE29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0A1EA5"/>
    <w:multiLevelType w:val="multilevel"/>
    <w:tmpl w:val="A56479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713E59"/>
    <w:multiLevelType w:val="multilevel"/>
    <w:tmpl w:val="2F7E53B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8C33CC"/>
    <w:multiLevelType w:val="hybridMultilevel"/>
    <w:tmpl w:val="89BEB3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37E28"/>
    <w:multiLevelType w:val="hybridMultilevel"/>
    <w:tmpl w:val="A5D44866"/>
    <w:lvl w:ilvl="0" w:tplc="C9FC67F2">
      <w:start w:val="1"/>
      <w:numFmt w:val="bullet"/>
      <w:pStyle w:val="chimca"/>
      <w:lvlText w:val=""/>
      <w:lvlJc w:val="left"/>
      <w:pPr>
        <w:ind w:left="2172" w:hanging="360"/>
      </w:pPr>
      <w:rPr>
        <w:rFonts w:ascii="Wingdings" w:hAnsi="Wingdings" w:hint="default"/>
      </w:rPr>
    </w:lvl>
    <w:lvl w:ilvl="1" w:tplc="04090003" w:tentative="1">
      <w:start w:val="1"/>
      <w:numFmt w:val="bullet"/>
      <w:lvlText w:val="o"/>
      <w:lvlJc w:val="left"/>
      <w:pPr>
        <w:ind w:left="2892" w:hanging="360"/>
      </w:pPr>
      <w:rPr>
        <w:rFonts w:ascii="Courier New" w:hAnsi="Courier New" w:cs="Courier New" w:hint="default"/>
      </w:rPr>
    </w:lvl>
    <w:lvl w:ilvl="2" w:tplc="04090005" w:tentative="1">
      <w:start w:val="1"/>
      <w:numFmt w:val="bullet"/>
      <w:lvlText w:val=""/>
      <w:lvlJc w:val="left"/>
      <w:pPr>
        <w:ind w:left="3612" w:hanging="360"/>
      </w:pPr>
      <w:rPr>
        <w:rFonts w:ascii="Wingdings" w:hAnsi="Wingdings" w:hint="default"/>
      </w:rPr>
    </w:lvl>
    <w:lvl w:ilvl="3" w:tplc="04090001" w:tentative="1">
      <w:start w:val="1"/>
      <w:numFmt w:val="bullet"/>
      <w:lvlText w:val=""/>
      <w:lvlJc w:val="left"/>
      <w:pPr>
        <w:ind w:left="4332" w:hanging="360"/>
      </w:pPr>
      <w:rPr>
        <w:rFonts w:ascii="Symbol" w:hAnsi="Symbol" w:hint="default"/>
      </w:rPr>
    </w:lvl>
    <w:lvl w:ilvl="4" w:tplc="04090003" w:tentative="1">
      <w:start w:val="1"/>
      <w:numFmt w:val="bullet"/>
      <w:lvlText w:val="o"/>
      <w:lvlJc w:val="left"/>
      <w:pPr>
        <w:ind w:left="5052" w:hanging="360"/>
      </w:pPr>
      <w:rPr>
        <w:rFonts w:ascii="Courier New" w:hAnsi="Courier New" w:cs="Courier New" w:hint="default"/>
      </w:rPr>
    </w:lvl>
    <w:lvl w:ilvl="5" w:tplc="04090005" w:tentative="1">
      <w:start w:val="1"/>
      <w:numFmt w:val="bullet"/>
      <w:lvlText w:val=""/>
      <w:lvlJc w:val="left"/>
      <w:pPr>
        <w:ind w:left="5772" w:hanging="360"/>
      </w:pPr>
      <w:rPr>
        <w:rFonts w:ascii="Wingdings" w:hAnsi="Wingdings" w:hint="default"/>
      </w:rPr>
    </w:lvl>
    <w:lvl w:ilvl="6" w:tplc="04090001" w:tentative="1">
      <w:start w:val="1"/>
      <w:numFmt w:val="bullet"/>
      <w:lvlText w:val=""/>
      <w:lvlJc w:val="left"/>
      <w:pPr>
        <w:ind w:left="6492" w:hanging="360"/>
      </w:pPr>
      <w:rPr>
        <w:rFonts w:ascii="Symbol" w:hAnsi="Symbol" w:hint="default"/>
      </w:rPr>
    </w:lvl>
    <w:lvl w:ilvl="7" w:tplc="04090003" w:tentative="1">
      <w:start w:val="1"/>
      <w:numFmt w:val="bullet"/>
      <w:lvlText w:val="o"/>
      <w:lvlJc w:val="left"/>
      <w:pPr>
        <w:ind w:left="7212" w:hanging="360"/>
      </w:pPr>
      <w:rPr>
        <w:rFonts w:ascii="Courier New" w:hAnsi="Courier New" w:cs="Courier New" w:hint="default"/>
      </w:rPr>
    </w:lvl>
    <w:lvl w:ilvl="8" w:tplc="04090005" w:tentative="1">
      <w:start w:val="1"/>
      <w:numFmt w:val="bullet"/>
      <w:lvlText w:val=""/>
      <w:lvlJc w:val="left"/>
      <w:pPr>
        <w:ind w:left="7932" w:hanging="360"/>
      </w:pPr>
      <w:rPr>
        <w:rFonts w:ascii="Wingdings" w:hAnsi="Wingdings" w:hint="default"/>
      </w:rPr>
    </w:lvl>
  </w:abstractNum>
  <w:abstractNum w:abstractNumId="8" w15:restartNumberingAfterBreak="0">
    <w:nsid w:val="14BA6971"/>
    <w:multiLevelType w:val="hybridMultilevel"/>
    <w:tmpl w:val="C87495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BE7A4C"/>
    <w:multiLevelType w:val="hybridMultilevel"/>
    <w:tmpl w:val="008400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423712"/>
    <w:multiLevelType w:val="hybridMultilevel"/>
    <w:tmpl w:val="E25681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E696C"/>
    <w:multiLevelType w:val="hybridMultilevel"/>
    <w:tmpl w:val="12884612"/>
    <w:lvl w:ilvl="0" w:tplc="F31AB9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B8D3986"/>
    <w:multiLevelType w:val="multilevel"/>
    <w:tmpl w:val="AC3C2096"/>
    <w:lvl w:ilvl="0">
      <w:start w:val="1"/>
      <w:numFmt w:val="decimal"/>
      <w:lvlText w:val="%1."/>
      <w:lvlJc w:val="left"/>
      <w:pPr>
        <w:ind w:left="408" w:hanging="408"/>
      </w:pPr>
      <w:rPr>
        <w:rFonts w:hint="default"/>
      </w:rPr>
    </w:lvl>
    <w:lvl w:ilvl="1">
      <w:start w:val="1"/>
      <w:numFmt w:val="decimal"/>
      <w:pStyle w:val="1100000"/>
      <w:lvlText w:val="%1.%2."/>
      <w:lvlJc w:val="left"/>
      <w:pPr>
        <w:ind w:left="720" w:hanging="720"/>
      </w:pPr>
      <w:rPr>
        <w:rFonts w:hint="default"/>
      </w:rPr>
    </w:lvl>
    <w:lvl w:ilvl="2">
      <w:start w:val="1"/>
      <w:numFmt w:val="decimal"/>
      <w:pStyle w:val="131"/>
      <w:lvlText w:val="%1.%2.%3."/>
      <w:lvlJc w:val="left"/>
      <w:pPr>
        <w:ind w:left="720" w:hanging="720"/>
      </w:pPr>
      <w:rPr>
        <w:rFonts w:hint="default"/>
      </w:rPr>
    </w:lvl>
    <w:lvl w:ilvl="3">
      <w:start w:val="1"/>
      <w:numFmt w:val="decimal"/>
      <w:pStyle w:val="111"/>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5B4BB7"/>
    <w:multiLevelType w:val="hybridMultilevel"/>
    <w:tmpl w:val="C5E21F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6C3E9C"/>
    <w:multiLevelType w:val="hybridMultilevel"/>
    <w:tmpl w:val="2DCE8D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3C46AE"/>
    <w:multiLevelType w:val="hybridMultilevel"/>
    <w:tmpl w:val="641ABD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1A7E13"/>
    <w:multiLevelType w:val="hybridMultilevel"/>
    <w:tmpl w:val="F9A4C5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87D81"/>
    <w:multiLevelType w:val="multilevel"/>
    <w:tmpl w:val="7F1CF004"/>
    <w:lvl w:ilvl="0">
      <w:start w:val="1"/>
      <w:numFmt w:val="decimal"/>
      <w:lvlText w:val="%1."/>
      <w:lvlJc w:val="left"/>
      <w:pPr>
        <w:ind w:left="2520" w:hanging="360"/>
      </w:pPr>
      <w:rPr>
        <w:rFonts w:hint="default"/>
      </w:rPr>
    </w:lvl>
    <w:lvl w:ilvl="1">
      <w:start w:val="1"/>
      <w:numFmt w:val="decimal"/>
      <w:isLgl/>
      <w:lvlText w:val="%1.%2"/>
      <w:lvlJc w:val="left"/>
      <w:pPr>
        <w:ind w:left="2550" w:hanging="39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80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3CC52053"/>
    <w:multiLevelType w:val="hybridMultilevel"/>
    <w:tmpl w:val="720498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C0226C"/>
    <w:multiLevelType w:val="hybridMultilevel"/>
    <w:tmpl w:val="EACE63B6"/>
    <w:lvl w:ilvl="0" w:tplc="24BC890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B5E54"/>
    <w:multiLevelType w:val="hybridMultilevel"/>
    <w:tmpl w:val="09D475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2A2000"/>
    <w:multiLevelType w:val="hybridMultilevel"/>
    <w:tmpl w:val="A5CC14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8579AD"/>
    <w:multiLevelType w:val="hybridMultilevel"/>
    <w:tmpl w:val="61AECA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867171"/>
    <w:multiLevelType w:val="hybridMultilevel"/>
    <w:tmpl w:val="BB36BC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62771B"/>
    <w:multiLevelType w:val="hybridMultilevel"/>
    <w:tmpl w:val="4F38818E"/>
    <w:lvl w:ilvl="0" w:tplc="B4EA2D18">
      <w:start w:val="1"/>
      <w:numFmt w:val="decimalZero"/>
      <w:pStyle w:val="REF"/>
      <w:lvlText w:val="[%1]"/>
      <w:lvlJc w:val="left"/>
      <w:pPr>
        <w:ind w:left="720" w:hanging="360"/>
      </w:pPr>
      <w:rPr>
        <w:rFonts w:ascii="Times New Roman" w:hAnsi="Times New Roman" w:hint="default"/>
        <w:b w:val="0"/>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BD263F"/>
    <w:multiLevelType w:val="multilevel"/>
    <w:tmpl w:val="08D08E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82B5DD9"/>
    <w:multiLevelType w:val="hybridMultilevel"/>
    <w:tmpl w:val="55F4C8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B3945"/>
    <w:multiLevelType w:val="hybridMultilevel"/>
    <w:tmpl w:val="CA409EBA"/>
    <w:lvl w:ilvl="0" w:tplc="E730BE50">
      <w:start w:val="1"/>
      <w:numFmt w:val="bullet"/>
      <w:pStyle w:val="Style1"/>
      <w:lvlText w:val="-"/>
      <w:lvlJc w:val="left"/>
      <w:pPr>
        <w:ind w:left="502"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54D8A"/>
    <w:multiLevelType w:val="hybridMultilevel"/>
    <w:tmpl w:val="CB04DF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4C1CA5"/>
    <w:multiLevelType w:val="hybridMultilevel"/>
    <w:tmpl w:val="28662C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F6495"/>
    <w:multiLevelType w:val="hybridMultilevel"/>
    <w:tmpl w:val="CFB283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257708"/>
    <w:multiLevelType w:val="hybridMultilevel"/>
    <w:tmpl w:val="A1C45E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016A36"/>
    <w:multiLevelType w:val="hybridMultilevel"/>
    <w:tmpl w:val="E9923E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241B97"/>
    <w:multiLevelType w:val="hybridMultilevel"/>
    <w:tmpl w:val="518C00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6B3E98"/>
    <w:multiLevelType w:val="hybridMultilevel"/>
    <w:tmpl w:val="3E2EC2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C07D3D"/>
    <w:multiLevelType w:val="multilevel"/>
    <w:tmpl w:val="C80E77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5E441E1"/>
    <w:multiLevelType w:val="hybridMultilevel"/>
    <w:tmpl w:val="E7D696D8"/>
    <w:lvl w:ilvl="0" w:tplc="6F9C1C02">
      <w:start w:val="1"/>
      <w:numFmt w:val="bullet"/>
      <w:pStyle w:val="NormalPoin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7F6458D"/>
    <w:multiLevelType w:val="hybridMultilevel"/>
    <w:tmpl w:val="FC500B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7118B7"/>
    <w:multiLevelType w:val="hybridMultilevel"/>
    <w:tmpl w:val="B1F8F1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76089B"/>
    <w:multiLevelType w:val="hybridMultilevel"/>
    <w:tmpl w:val="CC882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660BF0"/>
    <w:multiLevelType w:val="hybridMultilevel"/>
    <w:tmpl w:val="4F96C5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D92EE9"/>
    <w:multiLevelType w:val="hybridMultilevel"/>
    <w:tmpl w:val="CCFEDA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BD1B10"/>
    <w:multiLevelType w:val="hybridMultilevel"/>
    <w:tmpl w:val="F22C19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25A6A03"/>
    <w:multiLevelType w:val="multilevel"/>
    <w:tmpl w:val="6BB6B5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645345C"/>
    <w:multiLevelType w:val="hybridMultilevel"/>
    <w:tmpl w:val="BEF69C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7962558"/>
    <w:multiLevelType w:val="hybridMultilevel"/>
    <w:tmpl w:val="91B2D7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7C001E"/>
    <w:multiLevelType w:val="hybridMultilevel"/>
    <w:tmpl w:val="5EDA54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C90F7A"/>
    <w:multiLevelType w:val="hybridMultilevel"/>
    <w:tmpl w:val="B7DAC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9E40DE1"/>
    <w:multiLevelType w:val="hybridMultilevel"/>
    <w:tmpl w:val="4BB0F3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E67378"/>
    <w:multiLevelType w:val="hybridMultilevel"/>
    <w:tmpl w:val="03F66B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B915752"/>
    <w:multiLevelType w:val="hybridMultilevel"/>
    <w:tmpl w:val="5F56FF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C95693D"/>
    <w:multiLevelType w:val="multilevel"/>
    <w:tmpl w:val="15AA57DC"/>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D5D4FE2"/>
    <w:multiLevelType w:val="hybridMultilevel"/>
    <w:tmpl w:val="45D2FA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DC728D2"/>
    <w:multiLevelType w:val="hybridMultilevel"/>
    <w:tmpl w:val="722436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A61F3E"/>
    <w:multiLevelType w:val="hybridMultilevel"/>
    <w:tmpl w:val="63F2C16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0070BB7"/>
    <w:multiLevelType w:val="hybridMultilevel"/>
    <w:tmpl w:val="24C64C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2963973"/>
    <w:multiLevelType w:val="hybridMultilevel"/>
    <w:tmpl w:val="8AFA3846"/>
    <w:lvl w:ilvl="0" w:tplc="04090013">
      <w:start w:val="1"/>
      <w:numFmt w:val="upperRoman"/>
      <w:lvlText w:val="%1."/>
      <w:lvlJc w:val="right"/>
      <w:pPr>
        <w:ind w:left="720" w:hanging="360"/>
      </w:pPr>
      <w:rPr>
        <w:rFonts w:hint="default"/>
      </w:rPr>
    </w:lvl>
    <w:lvl w:ilvl="1" w:tplc="3DB236EC">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5C25C92"/>
    <w:multiLevelType w:val="hybridMultilevel"/>
    <w:tmpl w:val="E084D37C"/>
    <w:lvl w:ilvl="0" w:tplc="712078C0">
      <w:start w:val="1"/>
      <w:numFmt w:val="bullet"/>
      <w:lvlText w:val="-"/>
      <w:lvlJc w:val="left"/>
      <w:pPr>
        <w:ind w:left="3960" w:hanging="360"/>
      </w:pPr>
      <w:rPr>
        <w:rFonts w:ascii="Times New Roman" w:eastAsia="Times New Roman"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58" w15:restartNumberingAfterBreak="0">
    <w:nsid w:val="76BF5D2F"/>
    <w:multiLevelType w:val="hybridMultilevel"/>
    <w:tmpl w:val="3F6C65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E62035"/>
    <w:multiLevelType w:val="hybridMultilevel"/>
    <w:tmpl w:val="AC62C1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2C39F1"/>
    <w:multiLevelType w:val="hybridMultilevel"/>
    <w:tmpl w:val="084EFB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2C4B81"/>
    <w:multiLevelType w:val="hybridMultilevel"/>
    <w:tmpl w:val="999C7D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E2029B"/>
    <w:multiLevelType w:val="multilevel"/>
    <w:tmpl w:val="6A6AFE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7AFA1B9A"/>
    <w:multiLevelType w:val="hybridMultilevel"/>
    <w:tmpl w:val="49DCCC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C4402C9"/>
    <w:multiLevelType w:val="hybridMultilevel"/>
    <w:tmpl w:val="EBE2F6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E0B46ED"/>
    <w:multiLevelType w:val="hybridMultilevel"/>
    <w:tmpl w:val="5E6835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6"/>
  </w:num>
  <w:num w:numId="3">
    <w:abstractNumId w:val="24"/>
  </w:num>
  <w:num w:numId="4">
    <w:abstractNumId w:val="27"/>
  </w:num>
  <w:num w:numId="5">
    <w:abstractNumId w:val="12"/>
  </w:num>
  <w:num w:numId="6">
    <w:abstractNumId w:val="7"/>
  </w:num>
  <w:num w:numId="7">
    <w:abstractNumId w:val="4"/>
  </w:num>
  <w:num w:numId="8">
    <w:abstractNumId w:val="65"/>
  </w:num>
  <w:num w:numId="9">
    <w:abstractNumId w:val="23"/>
  </w:num>
  <w:num w:numId="10">
    <w:abstractNumId w:val="60"/>
  </w:num>
  <w:num w:numId="11">
    <w:abstractNumId w:val="42"/>
  </w:num>
  <w:num w:numId="12">
    <w:abstractNumId w:val="33"/>
  </w:num>
  <w:num w:numId="13">
    <w:abstractNumId w:val="64"/>
  </w:num>
  <w:num w:numId="14">
    <w:abstractNumId w:val="59"/>
  </w:num>
  <w:num w:numId="15">
    <w:abstractNumId w:val="28"/>
  </w:num>
  <w:num w:numId="16">
    <w:abstractNumId w:val="43"/>
  </w:num>
  <w:num w:numId="17">
    <w:abstractNumId w:val="51"/>
  </w:num>
  <w:num w:numId="18">
    <w:abstractNumId w:val="8"/>
  </w:num>
  <w:num w:numId="19">
    <w:abstractNumId w:val="29"/>
  </w:num>
  <w:num w:numId="20">
    <w:abstractNumId w:val="61"/>
  </w:num>
  <w:num w:numId="21">
    <w:abstractNumId w:val="0"/>
  </w:num>
  <w:num w:numId="22">
    <w:abstractNumId w:val="40"/>
  </w:num>
  <w:num w:numId="23">
    <w:abstractNumId w:val="35"/>
  </w:num>
  <w:num w:numId="24">
    <w:abstractNumId w:val="53"/>
  </w:num>
  <w:num w:numId="25">
    <w:abstractNumId w:val="14"/>
  </w:num>
  <w:num w:numId="26">
    <w:abstractNumId w:val="13"/>
  </w:num>
  <w:num w:numId="27">
    <w:abstractNumId w:val="49"/>
  </w:num>
  <w:num w:numId="28">
    <w:abstractNumId w:val="48"/>
  </w:num>
  <w:num w:numId="29">
    <w:abstractNumId w:val="26"/>
  </w:num>
  <w:num w:numId="30">
    <w:abstractNumId w:val="16"/>
  </w:num>
  <w:num w:numId="31">
    <w:abstractNumId w:val="10"/>
  </w:num>
  <w:num w:numId="32">
    <w:abstractNumId w:val="37"/>
  </w:num>
  <w:num w:numId="33">
    <w:abstractNumId w:val="3"/>
  </w:num>
  <w:num w:numId="34">
    <w:abstractNumId w:val="45"/>
  </w:num>
  <w:num w:numId="35">
    <w:abstractNumId w:val="15"/>
  </w:num>
  <w:num w:numId="36">
    <w:abstractNumId w:val="38"/>
  </w:num>
  <w:num w:numId="37">
    <w:abstractNumId w:val="25"/>
  </w:num>
  <w:num w:numId="38">
    <w:abstractNumId w:val="63"/>
  </w:num>
  <w:num w:numId="39">
    <w:abstractNumId w:val="46"/>
  </w:num>
  <w:num w:numId="40">
    <w:abstractNumId w:val="44"/>
  </w:num>
  <w:num w:numId="41">
    <w:abstractNumId w:val="47"/>
  </w:num>
  <w:num w:numId="42">
    <w:abstractNumId w:val="2"/>
  </w:num>
  <w:num w:numId="43">
    <w:abstractNumId w:val="9"/>
  </w:num>
  <w:num w:numId="44">
    <w:abstractNumId w:val="50"/>
  </w:num>
  <w:num w:numId="45">
    <w:abstractNumId w:val="62"/>
  </w:num>
  <w:num w:numId="46">
    <w:abstractNumId w:val="55"/>
  </w:num>
  <w:num w:numId="47">
    <w:abstractNumId w:val="5"/>
  </w:num>
  <w:num w:numId="48">
    <w:abstractNumId w:val="39"/>
  </w:num>
  <w:num w:numId="49">
    <w:abstractNumId w:val="30"/>
  </w:num>
  <w:num w:numId="50">
    <w:abstractNumId w:val="21"/>
  </w:num>
  <w:num w:numId="51">
    <w:abstractNumId w:val="22"/>
  </w:num>
  <w:num w:numId="52">
    <w:abstractNumId w:val="32"/>
  </w:num>
  <w:num w:numId="53">
    <w:abstractNumId w:val="18"/>
  </w:num>
  <w:num w:numId="54">
    <w:abstractNumId w:val="1"/>
  </w:num>
  <w:num w:numId="55">
    <w:abstractNumId w:val="58"/>
  </w:num>
  <w:num w:numId="56">
    <w:abstractNumId w:val="54"/>
  </w:num>
  <w:num w:numId="57">
    <w:abstractNumId w:val="31"/>
  </w:num>
  <w:num w:numId="58">
    <w:abstractNumId w:val="41"/>
  </w:num>
  <w:num w:numId="59">
    <w:abstractNumId w:val="52"/>
  </w:num>
  <w:num w:numId="60">
    <w:abstractNumId w:val="34"/>
  </w:num>
  <w:num w:numId="61">
    <w:abstractNumId w:val="20"/>
  </w:num>
  <w:num w:numId="62">
    <w:abstractNumId w:val="6"/>
  </w:num>
  <w:num w:numId="63">
    <w:abstractNumId w:val="56"/>
  </w:num>
  <w:num w:numId="64">
    <w:abstractNumId w:val="19"/>
  </w:num>
  <w:num w:numId="65">
    <w:abstractNumId w:val="57"/>
  </w:num>
  <w:num w:numId="66">
    <w:abstractNumId w:val="1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drawingGridHorizontalSpacing w:val="13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1CFF"/>
    <w:rsid w:val="00001524"/>
    <w:rsid w:val="00001574"/>
    <w:rsid w:val="00001A1A"/>
    <w:rsid w:val="00001E5C"/>
    <w:rsid w:val="00002007"/>
    <w:rsid w:val="0000256C"/>
    <w:rsid w:val="000036F2"/>
    <w:rsid w:val="00004478"/>
    <w:rsid w:val="0000533D"/>
    <w:rsid w:val="00005686"/>
    <w:rsid w:val="00006277"/>
    <w:rsid w:val="000064DD"/>
    <w:rsid w:val="000068E2"/>
    <w:rsid w:val="00006985"/>
    <w:rsid w:val="00006BBA"/>
    <w:rsid w:val="0001046A"/>
    <w:rsid w:val="00010B19"/>
    <w:rsid w:val="00010FA9"/>
    <w:rsid w:val="0001116B"/>
    <w:rsid w:val="0001118F"/>
    <w:rsid w:val="000164A7"/>
    <w:rsid w:val="000169E2"/>
    <w:rsid w:val="00017F4C"/>
    <w:rsid w:val="00020644"/>
    <w:rsid w:val="00020A4D"/>
    <w:rsid w:val="00021226"/>
    <w:rsid w:val="000215E1"/>
    <w:rsid w:val="000221C2"/>
    <w:rsid w:val="0002378E"/>
    <w:rsid w:val="00023FB7"/>
    <w:rsid w:val="0002445B"/>
    <w:rsid w:val="00027E76"/>
    <w:rsid w:val="0003010C"/>
    <w:rsid w:val="00031E10"/>
    <w:rsid w:val="00031EF6"/>
    <w:rsid w:val="000329AF"/>
    <w:rsid w:val="00033220"/>
    <w:rsid w:val="00033D10"/>
    <w:rsid w:val="00033D82"/>
    <w:rsid w:val="00035147"/>
    <w:rsid w:val="0003547A"/>
    <w:rsid w:val="00035898"/>
    <w:rsid w:val="00035A95"/>
    <w:rsid w:val="00037564"/>
    <w:rsid w:val="000375EC"/>
    <w:rsid w:val="00037842"/>
    <w:rsid w:val="00041A05"/>
    <w:rsid w:val="000422C3"/>
    <w:rsid w:val="000423D0"/>
    <w:rsid w:val="00042EBB"/>
    <w:rsid w:val="00044A81"/>
    <w:rsid w:val="00044B6E"/>
    <w:rsid w:val="00045996"/>
    <w:rsid w:val="00045CBA"/>
    <w:rsid w:val="0004652B"/>
    <w:rsid w:val="0004697D"/>
    <w:rsid w:val="00046D8E"/>
    <w:rsid w:val="000471A0"/>
    <w:rsid w:val="000527A3"/>
    <w:rsid w:val="00055BF8"/>
    <w:rsid w:val="00055CF4"/>
    <w:rsid w:val="00057E45"/>
    <w:rsid w:val="00064079"/>
    <w:rsid w:val="00064E19"/>
    <w:rsid w:val="000664D9"/>
    <w:rsid w:val="00067EDC"/>
    <w:rsid w:val="0007018F"/>
    <w:rsid w:val="00070E92"/>
    <w:rsid w:val="00073BD7"/>
    <w:rsid w:val="00073DBE"/>
    <w:rsid w:val="00074173"/>
    <w:rsid w:val="0007500F"/>
    <w:rsid w:val="00075954"/>
    <w:rsid w:val="00080E40"/>
    <w:rsid w:val="00081280"/>
    <w:rsid w:val="00081585"/>
    <w:rsid w:val="00081603"/>
    <w:rsid w:val="00081B1F"/>
    <w:rsid w:val="000822F9"/>
    <w:rsid w:val="00082495"/>
    <w:rsid w:val="00083F61"/>
    <w:rsid w:val="00084C96"/>
    <w:rsid w:val="00084E8E"/>
    <w:rsid w:val="00084EAD"/>
    <w:rsid w:val="000870A1"/>
    <w:rsid w:val="0008711D"/>
    <w:rsid w:val="00087252"/>
    <w:rsid w:val="00090677"/>
    <w:rsid w:val="0009160F"/>
    <w:rsid w:val="0009186E"/>
    <w:rsid w:val="00091DE1"/>
    <w:rsid w:val="00091F32"/>
    <w:rsid w:val="00092D20"/>
    <w:rsid w:val="00093657"/>
    <w:rsid w:val="000942D5"/>
    <w:rsid w:val="00095EC5"/>
    <w:rsid w:val="00096504"/>
    <w:rsid w:val="00096AD9"/>
    <w:rsid w:val="00096EDE"/>
    <w:rsid w:val="000A0058"/>
    <w:rsid w:val="000A029B"/>
    <w:rsid w:val="000A0381"/>
    <w:rsid w:val="000A195C"/>
    <w:rsid w:val="000A3A33"/>
    <w:rsid w:val="000A3C64"/>
    <w:rsid w:val="000A3CF6"/>
    <w:rsid w:val="000A4A67"/>
    <w:rsid w:val="000A4C58"/>
    <w:rsid w:val="000A5148"/>
    <w:rsid w:val="000A6DCC"/>
    <w:rsid w:val="000A7533"/>
    <w:rsid w:val="000A770B"/>
    <w:rsid w:val="000B09D9"/>
    <w:rsid w:val="000B0BEB"/>
    <w:rsid w:val="000B1829"/>
    <w:rsid w:val="000B2244"/>
    <w:rsid w:val="000B27FD"/>
    <w:rsid w:val="000B3B0D"/>
    <w:rsid w:val="000B41D8"/>
    <w:rsid w:val="000B4B8A"/>
    <w:rsid w:val="000B4C33"/>
    <w:rsid w:val="000B55B9"/>
    <w:rsid w:val="000B5917"/>
    <w:rsid w:val="000B5EDA"/>
    <w:rsid w:val="000B5F71"/>
    <w:rsid w:val="000B6180"/>
    <w:rsid w:val="000C0198"/>
    <w:rsid w:val="000C0AFC"/>
    <w:rsid w:val="000C11F9"/>
    <w:rsid w:val="000C1592"/>
    <w:rsid w:val="000C18C2"/>
    <w:rsid w:val="000C1B5C"/>
    <w:rsid w:val="000C1C71"/>
    <w:rsid w:val="000C3D5F"/>
    <w:rsid w:val="000C4A07"/>
    <w:rsid w:val="000C55BA"/>
    <w:rsid w:val="000C56B9"/>
    <w:rsid w:val="000C598E"/>
    <w:rsid w:val="000C5EE5"/>
    <w:rsid w:val="000C5FFB"/>
    <w:rsid w:val="000C6B5D"/>
    <w:rsid w:val="000C735C"/>
    <w:rsid w:val="000C7C03"/>
    <w:rsid w:val="000C7D33"/>
    <w:rsid w:val="000C7DF5"/>
    <w:rsid w:val="000D0489"/>
    <w:rsid w:val="000D0E94"/>
    <w:rsid w:val="000D10CB"/>
    <w:rsid w:val="000D23B8"/>
    <w:rsid w:val="000D39A2"/>
    <w:rsid w:val="000D4C1E"/>
    <w:rsid w:val="000D4CAC"/>
    <w:rsid w:val="000D543F"/>
    <w:rsid w:val="000D6614"/>
    <w:rsid w:val="000E0B8D"/>
    <w:rsid w:val="000E285C"/>
    <w:rsid w:val="000E523D"/>
    <w:rsid w:val="000E52B0"/>
    <w:rsid w:val="000E539C"/>
    <w:rsid w:val="000E6035"/>
    <w:rsid w:val="000E6827"/>
    <w:rsid w:val="000E7975"/>
    <w:rsid w:val="000E7D9D"/>
    <w:rsid w:val="000F22D8"/>
    <w:rsid w:val="000F2C10"/>
    <w:rsid w:val="000F318D"/>
    <w:rsid w:val="000F3C63"/>
    <w:rsid w:val="000F425B"/>
    <w:rsid w:val="000F4934"/>
    <w:rsid w:val="000F49C8"/>
    <w:rsid w:val="000F4DB3"/>
    <w:rsid w:val="000F4FFD"/>
    <w:rsid w:val="000F514B"/>
    <w:rsid w:val="000F7DF1"/>
    <w:rsid w:val="001047BE"/>
    <w:rsid w:val="00105A25"/>
    <w:rsid w:val="00107233"/>
    <w:rsid w:val="001072ED"/>
    <w:rsid w:val="001077C8"/>
    <w:rsid w:val="001100FC"/>
    <w:rsid w:val="00110200"/>
    <w:rsid w:val="00110857"/>
    <w:rsid w:val="0011125D"/>
    <w:rsid w:val="0011133E"/>
    <w:rsid w:val="00112F69"/>
    <w:rsid w:val="00113CA8"/>
    <w:rsid w:val="00114B79"/>
    <w:rsid w:val="00116272"/>
    <w:rsid w:val="001164BB"/>
    <w:rsid w:val="00116E1D"/>
    <w:rsid w:val="0011748A"/>
    <w:rsid w:val="001201ED"/>
    <w:rsid w:val="00121AD2"/>
    <w:rsid w:val="00122B4E"/>
    <w:rsid w:val="0012333B"/>
    <w:rsid w:val="0012417E"/>
    <w:rsid w:val="001242D8"/>
    <w:rsid w:val="00124FB6"/>
    <w:rsid w:val="00125489"/>
    <w:rsid w:val="0012729A"/>
    <w:rsid w:val="0012760E"/>
    <w:rsid w:val="00127679"/>
    <w:rsid w:val="001278D1"/>
    <w:rsid w:val="00127FAF"/>
    <w:rsid w:val="00130133"/>
    <w:rsid w:val="001312BF"/>
    <w:rsid w:val="0013132B"/>
    <w:rsid w:val="00131545"/>
    <w:rsid w:val="00131DF6"/>
    <w:rsid w:val="00131E64"/>
    <w:rsid w:val="0013422A"/>
    <w:rsid w:val="001342E2"/>
    <w:rsid w:val="001345B8"/>
    <w:rsid w:val="00134A0F"/>
    <w:rsid w:val="001409A6"/>
    <w:rsid w:val="00140DE9"/>
    <w:rsid w:val="00141281"/>
    <w:rsid w:val="00141BC2"/>
    <w:rsid w:val="00141D55"/>
    <w:rsid w:val="00142C05"/>
    <w:rsid w:val="00144477"/>
    <w:rsid w:val="00145165"/>
    <w:rsid w:val="001453FE"/>
    <w:rsid w:val="001460E1"/>
    <w:rsid w:val="00147500"/>
    <w:rsid w:val="0014781D"/>
    <w:rsid w:val="00147C02"/>
    <w:rsid w:val="00150A3C"/>
    <w:rsid w:val="00150CFF"/>
    <w:rsid w:val="00151321"/>
    <w:rsid w:val="001517CD"/>
    <w:rsid w:val="00151E59"/>
    <w:rsid w:val="001520A7"/>
    <w:rsid w:val="0015237B"/>
    <w:rsid w:val="00152FBC"/>
    <w:rsid w:val="0015364A"/>
    <w:rsid w:val="00155DF5"/>
    <w:rsid w:val="00156A7A"/>
    <w:rsid w:val="00156B43"/>
    <w:rsid w:val="001602E6"/>
    <w:rsid w:val="00164CBB"/>
    <w:rsid w:val="00165129"/>
    <w:rsid w:val="00165170"/>
    <w:rsid w:val="0016678C"/>
    <w:rsid w:val="001667DD"/>
    <w:rsid w:val="00167C19"/>
    <w:rsid w:val="00167F39"/>
    <w:rsid w:val="001705BE"/>
    <w:rsid w:val="0017128D"/>
    <w:rsid w:val="001715FD"/>
    <w:rsid w:val="00171C01"/>
    <w:rsid w:val="00171E28"/>
    <w:rsid w:val="0017301E"/>
    <w:rsid w:val="0017308C"/>
    <w:rsid w:val="00173139"/>
    <w:rsid w:val="001742F6"/>
    <w:rsid w:val="00176AC0"/>
    <w:rsid w:val="00177863"/>
    <w:rsid w:val="001778D0"/>
    <w:rsid w:val="00183776"/>
    <w:rsid w:val="00183D79"/>
    <w:rsid w:val="001842BA"/>
    <w:rsid w:val="001842F4"/>
    <w:rsid w:val="00184730"/>
    <w:rsid w:val="00184D78"/>
    <w:rsid w:val="00185582"/>
    <w:rsid w:val="001871A5"/>
    <w:rsid w:val="0018794E"/>
    <w:rsid w:val="00190194"/>
    <w:rsid w:val="001919D5"/>
    <w:rsid w:val="001922F3"/>
    <w:rsid w:val="0019267F"/>
    <w:rsid w:val="00193E6B"/>
    <w:rsid w:val="0019422F"/>
    <w:rsid w:val="00194BEF"/>
    <w:rsid w:val="00196C07"/>
    <w:rsid w:val="00197698"/>
    <w:rsid w:val="001A0A7C"/>
    <w:rsid w:val="001A1BA9"/>
    <w:rsid w:val="001A2565"/>
    <w:rsid w:val="001A2991"/>
    <w:rsid w:val="001A2AD4"/>
    <w:rsid w:val="001A2EC3"/>
    <w:rsid w:val="001A3EC1"/>
    <w:rsid w:val="001A450F"/>
    <w:rsid w:val="001A477F"/>
    <w:rsid w:val="001A6728"/>
    <w:rsid w:val="001A73B7"/>
    <w:rsid w:val="001B0268"/>
    <w:rsid w:val="001B0DB8"/>
    <w:rsid w:val="001B1FA5"/>
    <w:rsid w:val="001B251C"/>
    <w:rsid w:val="001B3036"/>
    <w:rsid w:val="001B32B8"/>
    <w:rsid w:val="001B32D6"/>
    <w:rsid w:val="001B3319"/>
    <w:rsid w:val="001B48D9"/>
    <w:rsid w:val="001B62E6"/>
    <w:rsid w:val="001B6B8F"/>
    <w:rsid w:val="001C03F3"/>
    <w:rsid w:val="001C0DAB"/>
    <w:rsid w:val="001C14A0"/>
    <w:rsid w:val="001C1AE6"/>
    <w:rsid w:val="001C2607"/>
    <w:rsid w:val="001C2FB6"/>
    <w:rsid w:val="001C3A7D"/>
    <w:rsid w:val="001C3D39"/>
    <w:rsid w:val="001C3EBE"/>
    <w:rsid w:val="001C3F3A"/>
    <w:rsid w:val="001C4F2A"/>
    <w:rsid w:val="001C4F52"/>
    <w:rsid w:val="001C5181"/>
    <w:rsid w:val="001C68C3"/>
    <w:rsid w:val="001C7156"/>
    <w:rsid w:val="001D0914"/>
    <w:rsid w:val="001D0C12"/>
    <w:rsid w:val="001D0F79"/>
    <w:rsid w:val="001D1141"/>
    <w:rsid w:val="001D15CD"/>
    <w:rsid w:val="001D213C"/>
    <w:rsid w:val="001D2BB0"/>
    <w:rsid w:val="001D3205"/>
    <w:rsid w:val="001D3D55"/>
    <w:rsid w:val="001D6A82"/>
    <w:rsid w:val="001E0432"/>
    <w:rsid w:val="001E0975"/>
    <w:rsid w:val="001E0D11"/>
    <w:rsid w:val="001E2F99"/>
    <w:rsid w:val="001E32AA"/>
    <w:rsid w:val="001E3407"/>
    <w:rsid w:val="001E488D"/>
    <w:rsid w:val="001E4E4C"/>
    <w:rsid w:val="001E6357"/>
    <w:rsid w:val="001E714B"/>
    <w:rsid w:val="001F011B"/>
    <w:rsid w:val="001F0B08"/>
    <w:rsid w:val="001F16A2"/>
    <w:rsid w:val="001F3737"/>
    <w:rsid w:val="001F39C2"/>
    <w:rsid w:val="001F3B0A"/>
    <w:rsid w:val="001F66F3"/>
    <w:rsid w:val="001F6F74"/>
    <w:rsid w:val="001F76A8"/>
    <w:rsid w:val="001F7BDA"/>
    <w:rsid w:val="00201275"/>
    <w:rsid w:val="0020147D"/>
    <w:rsid w:val="0020192E"/>
    <w:rsid w:val="00201BF2"/>
    <w:rsid w:val="00202E00"/>
    <w:rsid w:val="0020320A"/>
    <w:rsid w:val="0020333D"/>
    <w:rsid w:val="00203A5D"/>
    <w:rsid w:val="00204353"/>
    <w:rsid w:val="00204A6F"/>
    <w:rsid w:val="00204CD3"/>
    <w:rsid w:val="00204D92"/>
    <w:rsid w:val="002060FB"/>
    <w:rsid w:val="002075BB"/>
    <w:rsid w:val="0020766F"/>
    <w:rsid w:val="00207BDD"/>
    <w:rsid w:val="00210AC5"/>
    <w:rsid w:val="00211FCA"/>
    <w:rsid w:val="0021207F"/>
    <w:rsid w:val="00212C65"/>
    <w:rsid w:val="00213C21"/>
    <w:rsid w:val="002143C3"/>
    <w:rsid w:val="00215991"/>
    <w:rsid w:val="002166B3"/>
    <w:rsid w:val="002166DC"/>
    <w:rsid w:val="002169FE"/>
    <w:rsid w:val="002205E7"/>
    <w:rsid w:val="00220612"/>
    <w:rsid w:val="00220E72"/>
    <w:rsid w:val="00220F6A"/>
    <w:rsid w:val="00221769"/>
    <w:rsid w:val="002227BA"/>
    <w:rsid w:val="002234F3"/>
    <w:rsid w:val="002240C0"/>
    <w:rsid w:val="00224FDA"/>
    <w:rsid w:val="00225D27"/>
    <w:rsid w:val="00226683"/>
    <w:rsid w:val="002276B1"/>
    <w:rsid w:val="00227E3E"/>
    <w:rsid w:val="0023057D"/>
    <w:rsid w:val="00232303"/>
    <w:rsid w:val="0023267A"/>
    <w:rsid w:val="002327BE"/>
    <w:rsid w:val="00232FF3"/>
    <w:rsid w:val="00233E21"/>
    <w:rsid w:val="0023405F"/>
    <w:rsid w:val="00234815"/>
    <w:rsid w:val="00234B96"/>
    <w:rsid w:val="00237691"/>
    <w:rsid w:val="00237D84"/>
    <w:rsid w:val="002407E5"/>
    <w:rsid w:val="00241096"/>
    <w:rsid w:val="002414BB"/>
    <w:rsid w:val="00242811"/>
    <w:rsid w:val="0024552C"/>
    <w:rsid w:val="0024585C"/>
    <w:rsid w:val="002465FA"/>
    <w:rsid w:val="002468B7"/>
    <w:rsid w:val="00246F46"/>
    <w:rsid w:val="0025003B"/>
    <w:rsid w:val="0025121E"/>
    <w:rsid w:val="00251A82"/>
    <w:rsid w:val="002523C7"/>
    <w:rsid w:val="00252EC1"/>
    <w:rsid w:val="00253D26"/>
    <w:rsid w:val="00255D75"/>
    <w:rsid w:val="002567CB"/>
    <w:rsid w:val="00256EB3"/>
    <w:rsid w:val="0025775B"/>
    <w:rsid w:val="00257B5F"/>
    <w:rsid w:val="002608E2"/>
    <w:rsid w:val="00261BF8"/>
    <w:rsid w:val="002620B1"/>
    <w:rsid w:val="00264671"/>
    <w:rsid w:val="00264A98"/>
    <w:rsid w:val="002671AB"/>
    <w:rsid w:val="0027004D"/>
    <w:rsid w:val="00270624"/>
    <w:rsid w:val="00270BF9"/>
    <w:rsid w:val="00270FC9"/>
    <w:rsid w:val="0027246B"/>
    <w:rsid w:val="00274720"/>
    <w:rsid w:val="002748F7"/>
    <w:rsid w:val="00276808"/>
    <w:rsid w:val="0028095C"/>
    <w:rsid w:val="00280DE1"/>
    <w:rsid w:val="0028155E"/>
    <w:rsid w:val="00281D79"/>
    <w:rsid w:val="0028338C"/>
    <w:rsid w:val="00283A07"/>
    <w:rsid w:val="00283B1D"/>
    <w:rsid w:val="00283C52"/>
    <w:rsid w:val="0028504B"/>
    <w:rsid w:val="00285FBB"/>
    <w:rsid w:val="0028685C"/>
    <w:rsid w:val="0028785D"/>
    <w:rsid w:val="00290CE2"/>
    <w:rsid w:val="00291369"/>
    <w:rsid w:val="002915B6"/>
    <w:rsid w:val="00293D2F"/>
    <w:rsid w:val="00297153"/>
    <w:rsid w:val="002978D8"/>
    <w:rsid w:val="00297E09"/>
    <w:rsid w:val="002A00AF"/>
    <w:rsid w:val="002A021A"/>
    <w:rsid w:val="002A0623"/>
    <w:rsid w:val="002A219D"/>
    <w:rsid w:val="002A26A8"/>
    <w:rsid w:val="002A4583"/>
    <w:rsid w:val="002A4C5F"/>
    <w:rsid w:val="002A4E80"/>
    <w:rsid w:val="002A512D"/>
    <w:rsid w:val="002A59DA"/>
    <w:rsid w:val="002A7A2A"/>
    <w:rsid w:val="002B00A5"/>
    <w:rsid w:val="002B00DF"/>
    <w:rsid w:val="002B3443"/>
    <w:rsid w:val="002B349D"/>
    <w:rsid w:val="002B436C"/>
    <w:rsid w:val="002B4E36"/>
    <w:rsid w:val="002B6D4A"/>
    <w:rsid w:val="002C1263"/>
    <w:rsid w:val="002C7B8E"/>
    <w:rsid w:val="002C7C35"/>
    <w:rsid w:val="002D0BCE"/>
    <w:rsid w:val="002D2581"/>
    <w:rsid w:val="002D265A"/>
    <w:rsid w:val="002D27AB"/>
    <w:rsid w:val="002D48BF"/>
    <w:rsid w:val="002D5094"/>
    <w:rsid w:val="002D59F0"/>
    <w:rsid w:val="002D6236"/>
    <w:rsid w:val="002E124A"/>
    <w:rsid w:val="002E12C7"/>
    <w:rsid w:val="002E165B"/>
    <w:rsid w:val="002E1665"/>
    <w:rsid w:val="002E1E7D"/>
    <w:rsid w:val="002E2EF9"/>
    <w:rsid w:val="002E3AB1"/>
    <w:rsid w:val="002E4A75"/>
    <w:rsid w:val="002F30D2"/>
    <w:rsid w:val="002F4EF6"/>
    <w:rsid w:val="002F6DB2"/>
    <w:rsid w:val="002F79D9"/>
    <w:rsid w:val="00301CF7"/>
    <w:rsid w:val="003024F7"/>
    <w:rsid w:val="0030297C"/>
    <w:rsid w:val="0030306D"/>
    <w:rsid w:val="00303E34"/>
    <w:rsid w:val="00304182"/>
    <w:rsid w:val="00306193"/>
    <w:rsid w:val="00307EAA"/>
    <w:rsid w:val="003100B5"/>
    <w:rsid w:val="00310B92"/>
    <w:rsid w:val="003111D5"/>
    <w:rsid w:val="003119FC"/>
    <w:rsid w:val="00311EC7"/>
    <w:rsid w:val="003120D0"/>
    <w:rsid w:val="00313F47"/>
    <w:rsid w:val="0031466A"/>
    <w:rsid w:val="00315E9C"/>
    <w:rsid w:val="00317366"/>
    <w:rsid w:val="00317BEA"/>
    <w:rsid w:val="00320576"/>
    <w:rsid w:val="003208E5"/>
    <w:rsid w:val="00321E7B"/>
    <w:rsid w:val="00322720"/>
    <w:rsid w:val="00322F68"/>
    <w:rsid w:val="00323362"/>
    <w:rsid w:val="00323E8B"/>
    <w:rsid w:val="003244A1"/>
    <w:rsid w:val="00327360"/>
    <w:rsid w:val="00327A8B"/>
    <w:rsid w:val="00330367"/>
    <w:rsid w:val="003303C9"/>
    <w:rsid w:val="003304E1"/>
    <w:rsid w:val="00330571"/>
    <w:rsid w:val="00331718"/>
    <w:rsid w:val="00332AF0"/>
    <w:rsid w:val="003359B3"/>
    <w:rsid w:val="00337091"/>
    <w:rsid w:val="003370C8"/>
    <w:rsid w:val="00337229"/>
    <w:rsid w:val="003408EE"/>
    <w:rsid w:val="0034102C"/>
    <w:rsid w:val="00342382"/>
    <w:rsid w:val="0034254E"/>
    <w:rsid w:val="00342E49"/>
    <w:rsid w:val="00345C4D"/>
    <w:rsid w:val="00345FBC"/>
    <w:rsid w:val="00346DE9"/>
    <w:rsid w:val="00347A8D"/>
    <w:rsid w:val="00350D33"/>
    <w:rsid w:val="003518F3"/>
    <w:rsid w:val="0035221E"/>
    <w:rsid w:val="00352886"/>
    <w:rsid w:val="0035312F"/>
    <w:rsid w:val="00353854"/>
    <w:rsid w:val="00353BBB"/>
    <w:rsid w:val="00354CF6"/>
    <w:rsid w:val="00355FF0"/>
    <w:rsid w:val="00356248"/>
    <w:rsid w:val="003566B2"/>
    <w:rsid w:val="0036058D"/>
    <w:rsid w:val="00360A3F"/>
    <w:rsid w:val="00361410"/>
    <w:rsid w:val="00361BBD"/>
    <w:rsid w:val="00362912"/>
    <w:rsid w:val="003635CD"/>
    <w:rsid w:val="003636D4"/>
    <w:rsid w:val="00363E96"/>
    <w:rsid w:val="00365D92"/>
    <w:rsid w:val="00366652"/>
    <w:rsid w:val="00366F79"/>
    <w:rsid w:val="00367A56"/>
    <w:rsid w:val="0037066A"/>
    <w:rsid w:val="00371C38"/>
    <w:rsid w:val="00374710"/>
    <w:rsid w:val="0037526E"/>
    <w:rsid w:val="00375B63"/>
    <w:rsid w:val="00376266"/>
    <w:rsid w:val="0037738D"/>
    <w:rsid w:val="003778B2"/>
    <w:rsid w:val="00380100"/>
    <w:rsid w:val="00380279"/>
    <w:rsid w:val="00380B0E"/>
    <w:rsid w:val="0038213C"/>
    <w:rsid w:val="0038251A"/>
    <w:rsid w:val="003825F1"/>
    <w:rsid w:val="00383F51"/>
    <w:rsid w:val="00384515"/>
    <w:rsid w:val="00385B84"/>
    <w:rsid w:val="00385D4E"/>
    <w:rsid w:val="00385F5A"/>
    <w:rsid w:val="00386370"/>
    <w:rsid w:val="003869E3"/>
    <w:rsid w:val="003874D2"/>
    <w:rsid w:val="0038754B"/>
    <w:rsid w:val="003875F4"/>
    <w:rsid w:val="00387D5E"/>
    <w:rsid w:val="00390358"/>
    <w:rsid w:val="003904B1"/>
    <w:rsid w:val="00390E7A"/>
    <w:rsid w:val="00391272"/>
    <w:rsid w:val="0039131D"/>
    <w:rsid w:val="003917AB"/>
    <w:rsid w:val="00391E05"/>
    <w:rsid w:val="0039328B"/>
    <w:rsid w:val="0039625A"/>
    <w:rsid w:val="003A10AD"/>
    <w:rsid w:val="003A114F"/>
    <w:rsid w:val="003A2975"/>
    <w:rsid w:val="003A3199"/>
    <w:rsid w:val="003A3D34"/>
    <w:rsid w:val="003A425A"/>
    <w:rsid w:val="003A42C9"/>
    <w:rsid w:val="003A4523"/>
    <w:rsid w:val="003A5739"/>
    <w:rsid w:val="003A5EC6"/>
    <w:rsid w:val="003A7FF8"/>
    <w:rsid w:val="003B0A76"/>
    <w:rsid w:val="003B0A8C"/>
    <w:rsid w:val="003B3167"/>
    <w:rsid w:val="003B35F5"/>
    <w:rsid w:val="003C1035"/>
    <w:rsid w:val="003C24E6"/>
    <w:rsid w:val="003C264F"/>
    <w:rsid w:val="003C2F7C"/>
    <w:rsid w:val="003C3BA5"/>
    <w:rsid w:val="003C470D"/>
    <w:rsid w:val="003C4E28"/>
    <w:rsid w:val="003C5081"/>
    <w:rsid w:val="003C522E"/>
    <w:rsid w:val="003C5D17"/>
    <w:rsid w:val="003C669D"/>
    <w:rsid w:val="003D0073"/>
    <w:rsid w:val="003D2481"/>
    <w:rsid w:val="003D2731"/>
    <w:rsid w:val="003D28D7"/>
    <w:rsid w:val="003D36A1"/>
    <w:rsid w:val="003D3D62"/>
    <w:rsid w:val="003D51EE"/>
    <w:rsid w:val="003D584E"/>
    <w:rsid w:val="003D6B87"/>
    <w:rsid w:val="003E1A69"/>
    <w:rsid w:val="003E21E3"/>
    <w:rsid w:val="003E2CC0"/>
    <w:rsid w:val="003E2EDE"/>
    <w:rsid w:val="003E39FC"/>
    <w:rsid w:val="003E40CB"/>
    <w:rsid w:val="003E4E78"/>
    <w:rsid w:val="003E5A13"/>
    <w:rsid w:val="003E61E3"/>
    <w:rsid w:val="003E68DC"/>
    <w:rsid w:val="003E7107"/>
    <w:rsid w:val="003F057F"/>
    <w:rsid w:val="003F0CF9"/>
    <w:rsid w:val="003F16ED"/>
    <w:rsid w:val="003F30B5"/>
    <w:rsid w:val="003F35D5"/>
    <w:rsid w:val="0040064A"/>
    <w:rsid w:val="00400FED"/>
    <w:rsid w:val="0040189D"/>
    <w:rsid w:val="004022B8"/>
    <w:rsid w:val="0040305C"/>
    <w:rsid w:val="004046C0"/>
    <w:rsid w:val="00405687"/>
    <w:rsid w:val="00405A6E"/>
    <w:rsid w:val="00406B9F"/>
    <w:rsid w:val="00406D82"/>
    <w:rsid w:val="004076BA"/>
    <w:rsid w:val="004078EB"/>
    <w:rsid w:val="00410A26"/>
    <w:rsid w:val="00410CF1"/>
    <w:rsid w:val="00411C7E"/>
    <w:rsid w:val="004122A5"/>
    <w:rsid w:val="004125BA"/>
    <w:rsid w:val="0041281B"/>
    <w:rsid w:val="00412DD4"/>
    <w:rsid w:val="004133FF"/>
    <w:rsid w:val="004134A9"/>
    <w:rsid w:val="00413902"/>
    <w:rsid w:val="00413D6C"/>
    <w:rsid w:val="00413E11"/>
    <w:rsid w:val="00414347"/>
    <w:rsid w:val="00414B9E"/>
    <w:rsid w:val="004173AE"/>
    <w:rsid w:val="004173D3"/>
    <w:rsid w:val="00417B9F"/>
    <w:rsid w:val="00417DFC"/>
    <w:rsid w:val="00420592"/>
    <w:rsid w:val="004211E6"/>
    <w:rsid w:val="00421205"/>
    <w:rsid w:val="004214A5"/>
    <w:rsid w:val="004220FB"/>
    <w:rsid w:val="0042295B"/>
    <w:rsid w:val="00423D63"/>
    <w:rsid w:val="004247F8"/>
    <w:rsid w:val="00425556"/>
    <w:rsid w:val="00425C8F"/>
    <w:rsid w:val="00427B13"/>
    <w:rsid w:val="004303C7"/>
    <w:rsid w:val="004307BA"/>
    <w:rsid w:val="00430A5D"/>
    <w:rsid w:val="004311DD"/>
    <w:rsid w:val="00431470"/>
    <w:rsid w:val="00431FEB"/>
    <w:rsid w:val="004321D9"/>
    <w:rsid w:val="004343A3"/>
    <w:rsid w:val="0043450B"/>
    <w:rsid w:val="00435011"/>
    <w:rsid w:val="0043515D"/>
    <w:rsid w:val="00435B2A"/>
    <w:rsid w:val="00435E8E"/>
    <w:rsid w:val="0043624A"/>
    <w:rsid w:val="00437082"/>
    <w:rsid w:val="004378E0"/>
    <w:rsid w:val="00437D75"/>
    <w:rsid w:val="00440EB5"/>
    <w:rsid w:val="00440FCD"/>
    <w:rsid w:val="00441142"/>
    <w:rsid w:val="004412FB"/>
    <w:rsid w:val="00443A1C"/>
    <w:rsid w:val="00443C95"/>
    <w:rsid w:val="004441B8"/>
    <w:rsid w:val="00444BAA"/>
    <w:rsid w:val="004453EC"/>
    <w:rsid w:val="004462A2"/>
    <w:rsid w:val="00446CD4"/>
    <w:rsid w:val="004477B0"/>
    <w:rsid w:val="00447D0A"/>
    <w:rsid w:val="00451F2B"/>
    <w:rsid w:val="00452D84"/>
    <w:rsid w:val="004539B9"/>
    <w:rsid w:val="00455B4B"/>
    <w:rsid w:val="00456B3D"/>
    <w:rsid w:val="00457FD8"/>
    <w:rsid w:val="00460DFF"/>
    <w:rsid w:val="00461084"/>
    <w:rsid w:val="00463952"/>
    <w:rsid w:val="004646F0"/>
    <w:rsid w:val="00465DEC"/>
    <w:rsid w:val="0046616A"/>
    <w:rsid w:val="004666B6"/>
    <w:rsid w:val="00466F62"/>
    <w:rsid w:val="004674CE"/>
    <w:rsid w:val="0047117C"/>
    <w:rsid w:val="004712B2"/>
    <w:rsid w:val="00471A22"/>
    <w:rsid w:val="004722A3"/>
    <w:rsid w:val="00472AC6"/>
    <w:rsid w:val="00472DF8"/>
    <w:rsid w:val="00473BD8"/>
    <w:rsid w:val="00474ED9"/>
    <w:rsid w:val="0047585D"/>
    <w:rsid w:val="0047631E"/>
    <w:rsid w:val="00476B3E"/>
    <w:rsid w:val="00477D6E"/>
    <w:rsid w:val="004801E6"/>
    <w:rsid w:val="00480554"/>
    <w:rsid w:val="004807E5"/>
    <w:rsid w:val="00481EC4"/>
    <w:rsid w:val="00481F40"/>
    <w:rsid w:val="00484075"/>
    <w:rsid w:val="00484CA8"/>
    <w:rsid w:val="004850B2"/>
    <w:rsid w:val="0048618C"/>
    <w:rsid w:val="00487887"/>
    <w:rsid w:val="00490302"/>
    <w:rsid w:val="0049087A"/>
    <w:rsid w:val="00490AFC"/>
    <w:rsid w:val="0049246F"/>
    <w:rsid w:val="00493551"/>
    <w:rsid w:val="00493DA1"/>
    <w:rsid w:val="00495501"/>
    <w:rsid w:val="0049712D"/>
    <w:rsid w:val="004972D6"/>
    <w:rsid w:val="004976CB"/>
    <w:rsid w:val="004A0E2C"/>
    <w:rsid w:val="004A11D3"/>
    <w:rsid w:val="004A2DB0"/>
    <w:rsid w:val="004A40BD"/>
    <w:rsid w:val="004A41CA"/>
    <w:rsid w:val="004A4C5D"/>
    <w:rsid w:val="004A568F"/>
    <w:rsid w:val="004A777C"/>
    <w:rsid w:val="004B0DEF"/>
    <w:rsid w:val="004B0E3E"/>
    <w:rsid w:val="004B0EEF"/>
    <w:rsid w:val="004B13D0"/>
    <w:rsid w:val="004B160D"/>
    <w:rsid w:val="004B1B6B"/>
    <w:rsid w:val="004B3381"/>
    <w:rsid w:val="004B5060"/>
    <w:rsid w:val="004B5186"/>
    <w:rsid w:val="004B7415"/>
    <w:rsid w:val="004B74AF"/>
    <w:rsid w:val="004B7EB2"/>
    <w:rsid w:val="004B7F09"/>
    <w:rsid w:val="004C09A1"/>
    <w:rsid w:val="004C0D80"/>
    <w:rsid w:val="004C4802"/>
    <w:rsid w:val="004C7521"/>
    <w:rsid w:val="004C7DAA"/>
    <w:rsid w:val="004D1068"/>
    <w:rsid w:val="004D121A"/>
    <w:rsid w:val="004D1753"/>
    <w:rsid w:val="004D24B1"/>
    <w:rsid w:val="004D4629"/>
    <w:rsid w:val="004D6365"/>
    <w:rsid w:val="004D6688"/>
    <w:rsid w:val="004D6A3C"/>
    <w:rsid w:val="004D7422"/>
    <w:rsid w:val="004E086F"/>
    <w:rsid w:val="004E0A8A"/>
    <w:rsid w:val="004E1126"/>
    <w:rsid w:val="004E32EC"/>
    <w:rsid w:val="004E34F1"/>
    <w:rsid w:val="004E35A5"/>
    <w:rsid w:val="004E41A9"/>
    <w:rsid w:val="004E5DC2"/>
    <w:rsid w:val="004E654B"/>
    <w:rsid w:val="004E67AF"/>
    <w:rsid w:val="004E7599"/>
    <w:rsid w:val="004E785B"/>
    <w:rsid w:val="004F1352"/>
    <w:rsid w:val="004F143E"/>
    <w:rsid w:val="004F37BF"/>
    <w:rsid w:val="004F4D20"/>
    <w:rsid w:val="004F7C22"/>
    <w:rsid w:val="005004AC"/>
    <w:rsid w:val="00500975"/>
    <w:rsid w:val="00500A77"/>
    <w:rsid w:val="005016E4"/>
    <w:rsid w:val="00502493"/>
    <w:rsid w:val="00502B7C"/>
    <w:rsid w:val="005036BB"/>
    <w:rsid w:val="00503EAD"/>
    <w:rsid w:val="005051EB"/>
    <w:rsid w:val="00505C73"/>
    <w:rsid w:val="00506A2D"/>
    <w:rsid w:val="00506BAA"/>
    <w:rsid w:val="00506C7F"/>
    <w:rsid w:val="005070AF"/>
    <w:rsid w:val="00507349"/>
    <w:rsid w:val="00507381"/>
    <w:rsid w:val="00507851"/>
    <w:rsid w:val="00507E81"/>
    <w:rsid w:val="00510B64"/>
    <w:rsid w:val="005117C1"/>
    <w:rsid w:val="005138B9"/>
    <w:rsid w:val="00513C1B"/>
    <w:rsid w:val="00513CCA"/>
    <w:rsid w:val="00514AD5"/>
    <w:rsid w:val="00515B7A"/>
    <w:rsid w:val="005168B6"/>
    <w:rsid w:val="005179CA"/>
    <w:rsid w:val="0052025A"/>
    <w:rsid w:val="005204C5"/>
    <w:rsid w:val="00521812"/>
    <w:rsid w:val="0052224B"/>
    <w:rsid w:val="00522778"/>
    <w:rsid w:val="00522AB7"/>
    <w:rsid w:val="005230C4"/>
    <w:rsid w:val="005231C7"/>
    <w:rsid w:val="00525386"/>
    <w:rsid w:val="00525B27"/>
    <w:rsid w:val="00525D17"/>
    <w:rsid w:val="005266B2"/>
    <w:rsid w:val="00526E3F"/>
    <w:rsid w:val="0053030C"/>
    <w:rsid w:val="0053140B"/>
    <w:rsid w:val="00531919"/>
    <w:rsid w:val="00532927"/>
    <w:rsid w:val="0053350F"/>
    <w:rsid w:val="00533C0D"/>
    <w:rsid w:val="00533FDB"/>
    <w:rsid w:val="00533FF5"/>
    <w:rsid w:val="00534442"/>
    <w:rsid w:val="00536043"/>
    <w:rsid w:val="005365CC"/>
    <w:rsid w:val="00536E3D"/>
    <w:rsid w:val="00536F5E"/>
    <w:rsid w:val="0053764B"/>
    <w:rsid w:val="00537EB1"/>
    <w:rsid w:val="00540CAF"/>
    <w:rsid w:val="005433FC"/>
    <w:rsid w:val="005446FE"/>
    <w:rsid w:val="005473D8"/>
    <w:rsid w:val="005521AE"/>
    <w:rsid w:val="005535B5"/>
    <w:rsid w:val="00553D42"/>
    <w:rsid w:val="00553E7C"/>
    <w:rsid w:val="00554584"/>
    <w:rsid w:val="00555C40"/>
    <w:rsid w:val="005576E8"/>
    <w:rsid w:val="00557BE0"/>
    <w:rsid w:val="005610E2"/>
    <w:rsid w:val="0056191F"/>
    <w:rsid w:val="005620D5"/>
    <w:rsid w:val="00562A30"/>
    <w:rsid w:val="00564A2C"/>
    <w:rsid w:val="0056510A"/>
    <w:rsid w:val="00565699"/>
    <w:rsid w:val="00565ADB"/>
    <w:rsid w:val="00566470"/>
    <w:rsid w:val="00566AC0"/>
    <w:rsid w:val="00567942"/>
    <w:rsid w:val="00567AAF"/>
    <w:rsid w:val="00570058"/>
    <w:rsid w:val="00570BC3"/>
    <w:rsid w:val="00570E38"/>
    <w:rsid w:val="005728D6"/>
    <w:rsid w:val="005731BC"/>
    <w:rsid w:val="0057360A"/>
    <w:rsid w:val="0057385F"/>
    <w:rsid w:val="00573B91"/>
    <w:rsid w:val="00574D87"/>
    <w:rsid w:val="00575CB0"/>
    <w:rsid w:val="005760D7"/>
    <w:rsid w:val="00576228"/>
    <w:rsid w:val="00576466"/>
    <w:rsid w:val="005766C3"/>
    <w:rsid w:val="00577FC2"/>
    <w:rsid w:val="00580A7E"/>
    <w:rsid w:val="0058114C"/>
    <w:rsid w:val="00582076"/>
    <w:rsid w:val="00582601"/>
    <w:rsid w:val="0058358A"/>
    <w:rsid w:val="0058378D"/>
    <w:rsid w:val="00583B7D"/>
    <w:rsid w:val="00584372"/>
    <w:rsid w:val="00584D73"/>
    <w:rsid w:val="00585AA4"/>
    <w:rsid w:val="0058608F"/>
    <w:rsid w:val="005869E3"/>
    <w:rsid w:val="00586CD6"/>
    <w:rsid w:val="005873BB"/>
    <w:rsid w:val="00587B6C"/>
    <w:rsid w:val="0059034C"/>
    <w:rsid w:val="0059102B"/>
    <w:rsid w:val="005918D6"/>
    <w:rsid w:val="00591D35"/>
    <w:rsid w:val="005933B8"/>
    <w:rsid w:val="00593510"/>
    <w:rsid w:val="00596201"/>
    <w:rsid w:val="00596268"/>
    <w:rsid w:val="00596E51"/>
    <w:rsid w:val="00597647"/>
    <w:rsid w:val="005976A4"/>
    <w:rsid w:val="005A00BA"/>
    <w:rsid w:val="005A02EF"/>
    <w:rsid w:val="005A07DB"/>
    <w:rsid w:val="005A1272"/>
    <w:rsid w:val="005A17D5"/>
    <w:rsid w:val="005A1F82"/>
    <w:rsid w:val="005A213E"/>
    <w:rsid w:val="005A3F85"/>
    <w:rsid w:val="005A4C85"/>
    <w:rsid w:val="005A4EB7"/>
    <w:rsid w:val="005A6730"/>
    <w:rsid w:val="005A7897"/>
    <w:rsid w:val="005B19B2"/>
    <w:rsid w:val="005B1C50"/>
    <w:rsid w:val="005B1F0E"/>
    <w:rsid w:val="005B2B9B"/>
    <w:rsid w:val="005B2EC8"/>
    <w:rsid w:val="005B4315"/>
    <w:rsid w:val="005B4529"/>
    <w:rsid w:val="005B4E9C"/>
    <w:rsid w:val="005B527F"/>
    <w:rsid w:val="005B673A"/>
    <w:rsid w:val="005C00C9"/>
    <w:rsid w:val="005C2988"/>
    <w:rsid w:val="005C3549"/>
    <w:rsid w:val="005C39BA"/>
    <w:rsid w:val="005C4024"/>
    <w:rsid w:val="005C4251"/>
    <w:rsid w:val="005C4DBA"/>
    <w:rsid w:val="005C549E"/>
    <w:rsid w:val="005C54E1"/>
    <w:rsid w:val="005C5649"/>
    <w:rsid w:val="005C5D4E"/>
    <w:rsid w:val="005C5DBE"/>
    <w:rsid w:val="005C66B9"/>
    <w:rsid w:val="005C6A57"/>
    <w:rsid w:val="005C7238"/>
    <w:rsid w:val="005C7DB8"/>
    <w:rsid w:val="005D0C6A"/>
    <w:rsid w:val="005D13CD"/>
    <w:rsid w:val="005D35FB"/>
    <w:rsid w:val="005D386E"/>
    <w:rsid w:val="005D3C94"/>
    <w:rsid w:val="005D4C9D"/>
    <w:rsid w:val="005D5581"/>
    <w:rsid w:val="005D67D6"/>
    <w:rsid w:val="005D6BC6"/>
    <w:rsid w:val="005D6D0B"/>
    <w:rsid w:val="005D70DA"/>
    <w:rsid w:val="005E1886"/>
    <w:rsid w:val="005E1C72"/>
    <w:rsid w:val="005E46B3"/>
    <w:rsid w:val="005E5468"/>
    <w:rsid w:val="005E5C5D"/>
    <w:rsid w:val="005E745F"/>
    <w:rsid w:val="005F043B"/>
    <w:rsid w:val="005F0B23"/>
    <w:rsid w:val="005F2573"/>
    <w:rsid w:val="005F3874"/>
    <w:rsid w:val="005F4338"/>
    <w:rsid w:val="005F4B06"/>
    <w:rsid w:val="005F6723"/>
    <w:rsid w:val="005F67FA"/>
    <w:rsid w:val="005F7A85"/>
    <w:rsid w:val="00600710"/>
    <w:rsid w:val="00600D3C"/>
    <w:rsid w:val="00600EEE"/>
    <w:rsid w:val="0060170D"/>
    <w:rsid w:val="00601A15"/>
    <w:rsid w:val="00601E65"/>
    <w:rsid w:val="00603170"/>
    <w:rsid w:val="006035ED"/>
    <w:rsid w:val="00605126"/>
    <w:rsid w:val="0060563B"/>
    <w:rsid w:val="00605F79"/>
    <w:rsid w:val="0060790D"/>
    <w:rsid w:val="00607B7E"/>
    <w:rsid w:val="00610120"/>
    <w:rsid w:val="00610599"/>
    <w:rsid w:val="00611299"/>
    <w:rsid w:val="00611381"/>
    <w:rsid w:val="0061141A"/>
    <w:rsid w:val="0061149C"/>
    <w:rsid w:val="00611C42"/>
    <w:rsid w:val="0061274C"/>
    <w:rsid w:val="006128CD"/>
    <w:rsid w:val="00612DDB"/>
    <w:rsid w:val="0061300D"/>
    <w:rsid w:val="0061382F"/>
    <w:rsid w:val="00613905"/>
    <w:rsid w:val="00613A32"/>
    <w:rsid w:val="00613BCC"/>
    <w:rsid w:val="00615DEF"/>
    <w:rsid w:val="00616B66"/>
    <w:rsid w:val="0061786E"/>
    <w:rsid w:val="0062142F"/>
    <w:rsid w:val="00622004"/>
    <w:rsid w:val="00622E5E"/>
    <w:rsid w:val="00623814"/>
    <w:rsid w:val="00623981"/>
    <w:rsid w:val="00623D2B"/>
    <w:rsid w:val="006251D0"/>
    <w:rsid w:val="00627B99"/>
    <w:rsid w:val="00631BDF"/>
    <w:rsid w:val="006326B6"/>
    <w:rsid w:val="006335B8"/>
    <w:rsid w:val="0063377F"/>
    <w:rsid w:val="006337A8"/>
    <w:rsid w:val="00633EA9"/>
    <w:rsid w:val="00634B5B"/>
    <w:rsid w:val="0063561D"/>
    <w:rsid w:val="00635643"/>
    <w:rsid w:val="00640ED5"/>
    <w:rsid w:val="00641435"/>
    <w:rsid w:val="00641CA7"/>
    <w:rsid w:val="00642080"/>
    <w:rsid w:val="00642CE3"/>
    <w:rsid w:val="00643382"/>
    <w:rsid w:val="006444DB"/>
    <w:rsid w:val="00644F9E"/>
    <w:rsid w:val="0064634F"/>
    <w:rsid w:val="00650083"/>
    <w:rsid w:val="006511C8"/>
    <w:rsid w:val="00651432"/>
    <w:rsid w:val="00652CE4"/>
    <w:rsid w:val="006531C5"/>
    <w:rsid w:val="0065415E"/>
    <w:rsid w:val="00654B2B"/>
    <w:rsid w:val="006570F1"/>
    <w:rsid w:val="00657885"/>
    <w:rsid w:val="006628CE"/>
    <w:rsid w:val="00662C5D"/>
    <w:rsid w:val="00664CE6"/>
    <w:rsid w:val="00666125"/>
    <w:rsid w:val="00666BB7"/>
    <w:rsid w:val="006679E8"/>
    <w:rsid w:val="0067145B"/>
    <w:rsid w:val="006716A3"/>
    <w:rsid w:val="00671EC7"/>
    <w:rsid w:val="00671FDA"/>
    <w:rsid w:val="00673061"/>
    <w:rsid w:val="006733B0"/>
    <w:rsid w:val="0067345E"/>
    <w:rsid w:val="0067427D"/>
    <w:rsid w:val="00675A0C"/>
    <w:rsid w:val="006775CF"/>
    <w:rsid w:val="00677A9E"/>
    <w:rsid w:val="00680A72"/>
    <w:rsid w:val="00680C1B"/>
    <w:rsid w:val="00683F7D"/>
    <w:rsid w:val="006840BF"/>
    <w:rsid w:val="00684FA1"/>
    <w:rsid w:val="006850BB"/>
    <w:rsid w:val="00685282"/>
    <w:rsid w:val="00685EEF"/>
    <w:rsid w:val="00687501"/>
    <w:rsid w:val="0068778B"/>
    <w:rsid w:val="0069044D"/>
    <w:rsid w:val="00690ED6"/>
    <w:rsid w:val="006916B9"/>
    <w:rsid w:val="00691B2D"/>
    <w:rsid w:val="00692AD8"/>
    <w:rsid w:val="006931A0"/>
    <w:rsid w:val="0069369E"/>
    <w:rsid w:val="00693C7B"/>
    <w:rsid w:val="00693D94"/>
    <w:rsid w:val="0069417A"/>
    <w:rsid w:val="00694407"/>
    <w:rsid w:val="00694B25"/>
    <w:rsid w:val="00695B62"/>
    <w:rsid w:val="00697366"/>
    <w:rsid w:val="00697E07"/>
    <w:rsid w:val="006A01F0"/>
    <w:rsid w:val="006A15F6"/>
    <w:rsid w:val="006A27A8"/>
    <w:rsid w:val="006A416A"/>
    <w:rsid w:val="006A4836"/>
    <w:rsid w:val="006A4EF4"/>
    <w:rsid w:val="006A5D74"/>
    <w:rsid w:val="006A7898"/>
    <w:rsid w:val="006B0B27"/>
    <w:rsid w:val="006B0FD6"/>
    <w:rsid w:val="006B286B"/>
    <w:rsid w:val="006B420F"/>
    <w:rsid w:val="006B451F"/>
    <w:rsid w:val="006B505E"/>
    <w:rsid w:val="006B78E7"/>
    <w:rsid w:val="006C08F0"/>
    <w:rsid w:val="006C1642"/>
    <w:rsid w:val="006C1F08"/>
    <w:rsid w:val="006C3145"/>
    <w:rsid w:val="006C3827"/>
    <w:rsid w:val="006C3AFC"/>
    <w:rsid w:val="006C3CA0"/>
    <w:rsid w:val="006C3D15"/>
    <w:rsid w:val="006C42A2"/>
    <w:rsid w:val="006C439B"/>
    <w:rsid w:val="006C4713"/>
    <w:rsid w:val="006C4829"/>
    <w:rsid w:val="006C6197"/>
    <w:rsid w:val="006C7567"/>
    <w:rsid w:val="006D1933"/>
    <w:rsid w:val="006D2046"/>
    <w:rsid w:val="006D21CD"/>
    <w:rsid w:val="006D22CE"/>
    <w:rsid w:val="006D249C"/>
    <w:rsid w:val="006D321B"/>
    <w:rsid w:val="006D452A"/>
    <w:rsid w:val="006D4E09"/>
    <w:rsid w:val="006D4E83"/>
    <w:rsid w:val="006D6176"/>
    <w:rsid w:val="006D61D8"/>
    <w:rsid w:val="006D6FD5"/>
    <w:rsid w:val="006E1446"/>
    <w:rsid w:val="006E1A45"/>
    <w:rsid w:val="006E1B0A"/>
    <w:rsid w:val="006E2C4B"/>
    <w:rsid w:val="006E2FF5"/>
    <w:rsid w:val="006E304D"/>
    <w:rsid w:val="006E3142"/>
    <w:rsid w:val="006E3B9C"/>
    <w:rsid w:val="006E5A92"/>
    <w:rsid w:val="006E619E"/>
    <w:rsid w:val="006E6FB2"/>
    <w:rsid w:val="006E73A5"/>
    <w:rsid w:val="006E769F"/>
    <w:rsid w:val="006E799B"/>
    <w:rsid w:val="006E7C3B"/>
    <w:rsid w:val="006F02C5"/>
    <w:rsid w:val="006F0C04"/>
    <w:rsid w:val="006F0CE8"/>
    <w:rsid w:val="006F0DA4"/>
    <w:rsid w:val="006F14F3"/>
    <w:rsid w:val="006F23EB"/>
    <w:rsid w:val="006F3091"/>
    <w:rsid w:val="006F5110"/>
    <w:rsid w:val="006F7CCC"/>
    <w:rsid w:val="007001B7"/>
    <w:rsid w:val="0070375C"/>
    <w:rsid w:val="00703DD4"/>
    <w:rsid w:val="007041CF"/>
    <w:rsid w:val="007042FB"/>
    <w:rsid w:val="00704560"/>
    <w:rsid w:val="00710576"/>
    <w:rsid w:val="00711486"/>
    <w:rsid w:val="00711F5F"/>
    <w:rsid w:val="00712E51"/>
    <w:rsid w:val="0071337A"/>
    <w:rsid w:val="00713968"/>
    <w:rsid w:val="007139E1"/>
    <w:rsid w:val="00713B26"/>
    <w:rsid w:val="00713DF4"/>
    <w:rsid w:val="0071406C"/>
    <w:rsid w:val="0071473F"/>
    <w:rsid w:val="00714B68"/>
    <w:rsid w:val="00715200"/>
    <w:rsid w:val="00715E9E"/>
    <w:rsid w:val="00716E37"/>
    <w:rsid w:val="0072013F"/>
    <w:rsid w:val="0072021D"/>
    <w:rsid w:val="007214E3"/>
    <w:rsid w:val="0072160B"/>
    <w:rsid w:val="00721EB1"/>
    <w:rsid w:val="00722C14"/>
    <w:rsid w:val="00724616"/>
    <w:rsid w:val="00725322"/>
    <w:rsid w:val="007266D1"/>
    <w:rsid w:val="00727154"/>
    <w:rsid w:val="007300C2"/>
    <w:rsid w:val="0073034A"/>
    <w:rsid w:val="007327B3"/>
    <w:rsid w:val="007338BF"/>
    <w:rsid w:val="007338D5"/>
    <w:rsid w:val="007339DF"/>
    <w:rsid w:val="00734369"/>
    <w:rsid w:val="00736F55"/>
    <w:rsid w:val="0074077D"/>
    <w:rsid w:val="007414E5"/>
    <w:rsid w:val="007441F7"/>
    <w:rsid w:val="00745B3E"/>
    <w:rsid w:val="00746931"/>
    <w:rsid w:val="00746F8F"/>
    <w:rsid w:val="007475EF"/>
    <w:rsid w:val="0074763E"/>
    <w:rsid w:val="00750CDC"/>
    <w:rsid w:val="00751DAD"/>
    <w:rsid w:val="007526EC"/>
    <w:rsid w:val="00752ABD"/>
    <w:rsid w:val="00752E4C"/>
    <w:rsid w:val="0075396E"/>
    <w:rsid w:val="00753D88"/>
    <w:rsid w:val="00753EA4"/>
    <w:rsid w:val="00754CCF"/>
    <w:rsid w:val="007552FF"/>
    <w:rsid w:val="007559FF"/>
    <w:rsid w:val="00756456"/>
    <w:rsid w:val="00756C95"/>
    <w:rsid w:val="00757F1D"/>
    <w:rsid w:val="00760409"/>
    <w:rsid w:val="007608E1"/>
    <w:rsid w:val="00761435"/>
    <w:rsid w:val="00761FE2"/>
    <w:rsid w:val="00762967"/>
    <w:rsid w:val="00763355"/>
    <w:rsid w:val="00763625"/>
    <w:rsid w:val="00764177"/>
    <w:rsid w:val="007645F0"/>
    <w:rsid w:val="007655CE"/>
    <w:rsid w:val="00765743"/>
    <w:rsid w:val="00765AB2"/>
    <w:rsid w:val="0076611E"/>
    <w:rsid w:val="007669B3"/>
    <w:rsid w:val="00766A5D"/>
    <w:rsid w:val="00766E01"/>
    <w:rsid w:val="007676AB"/>
    <w:rsid w:val="0077149C"/>
    <w:rsid w:val="007717C8"/>
    <w:rsid w:val="0077306A"/>
    <w:rsid w:val="0077308B"/>
    <w:rsid w:val="00774414"/>
    <w:rsid w:val="00774C84"/>
    <w:rsid w:val="007751F9"/>
    <w:rsid w:val="00775433"/>
    <w:rsid w:val="007766A7"/>
    <w:rsid w:val="0077671B"/>
    <w:rsid w:val="007767A0"/>
    <w:rsid w:val="007773BE"/>
    <w:rsid w:val="0078084C"/>
    <w:rsid w:val="00781157"/>
    <w:rsid w:val="00781B88"/>
    <w:rsid w:val="00783C5E"/>
    <w:rsid w:val="00783EF5"/>
    <w:rsid w:val="00787502"/>
    <w:rsid w:val="00787E3C"/>
    <w:rsid w:val="00790939"/>
    <w:rsid w:val="00792EAB"/>
    <w:rsid w:val="00794001"/>
    <w:rsid w:val="00794096"/>
    <w:rsid w:val="00794567"/>
    <w:rsid w:val="007948A0"/>
    <w:rsid w:val="00794A76"/>
    <w:rsid w:val="00795EA7"/>
    <w:rsid w:val="007960CB"/>
    <w:rsid w:val="007963BC"/>
    <w:rsid w:val="0079650C"/>
    <w:rsid w:val="00797B11"/>
    <w:rsid w:val="00797E84"/>
    <w:rsid w:val="007A259F"/>
    <w:rsid w:val="007A2636"/>
    <w:rsid w:val="007A3800"/>
    <w:rsid w:val="007A38F4"/>
    <w:rsid w:val="007A3DD6"/>
    <w:rsid w:val="007A4C73"/>
    <w:rsid w:val="007A5A2A"/>
    <w:rsid w:val="007A5A7F"/>
    <w:rsid w:val="007A5E90"/>
    <w:rsid w:val="007A666E"/>
    <w:rsid w:val="007A713A"/>
    <w:rsid w:val="007A7151"/>
    <w:rsid w:val="007B02C0"/>
    <w:rsid w:val="007B0717"/>
    <w:rsid w:val="007B239B"/>
    <w:rsid w:val="007B392D"/>
    <w:rsid w:val="007B4C40"/>
    <w:rsid w:val="007B5A12"/>
    <w:rsid w:val="007B5CC5"/>
    <w:rsid w:val="007C0468"/>
    <w:rsid w:val="007C162C"/>
    <w:rsid w:val="007C251B"/>
    <w:rsid w:val="007C3ED1"/>
    <w:rsid w:val="007C498E"/>
    <w:rsid w:val="007C4C0D"/>
    <w:rsid w:val="007C5A4B"/>
    <w:rsid w:val="007C70A4"/>
    <w:rsid w:val="007D1C48"/>
    <w:rsid w:val="007D20E4"/>
    <w:rsid w:val="007D2BD1"/>
    <w:rsid w:val="007D3463"/>
    <w:rsid w:val="007D3789"/>
    <w:rsid w:val="007D40F7"/>
    <w:rsid w:val="007D5CAA"/>
    <w:rsid w:val="007D6667"/>
    <w:rsid w:val="007D6823"/>
    <w:rsid w:val="007D6CD9"/>
    <w:rsid w:val="007D7D27"/>
    <w:rsid w:val="007E1C60"/>
    <w:rsid w:val="007E29AD"/>
    <w:rsid w:val="007E42C3"/>
    <w:rsid w:val="007E48CF"/>
    <w:rsid w:val="007E5213"/>
    <w:rsid w:val="007E5A79"/>
    <w:rsid w:val="007E6524"/>
    <w:rsid w:val="007E73F9"/>
    <w:rsid w:val="007E75CC"/>
    <w:rsid w:val="007F00C4"/>
    <w:rsid w:val="007F1F51"/>
    <w:rsid w:val="007F23CA"/>
    <w:rsid w:val="007F33DF"/>
    <w:rsid w:val="007F3833"/>
    <w:rsid w:val="007F3D13"/>
    <w:rsid w:val="007F42AA"/>
    <w:rsid w:val="007F5139"/>
    <w:rsid w:val="007F55BF"/>
    <w:rsid w:val="007F5658"/>
    <w:rsid w:val="007F62C9"/>
    <w:rsid w:val="007F79C8"/>
    <w:rsid w:val="007F7B99"/>
    <w:rsid w:val="008007C2"/>
    <w:rsid w:val="00801487"/>
    <w:rsid w:val="00801A9E"/>
    <w:rsid w:val="00801D25"/>
    <w:rsid w:val="008023A1"/>
    <w:rsid w:val="0080286D"/>
    <w:rsid w:val="0080311B"/>
    <w:rsid w:val="00803138"/>
    <w:rsid w:val="008031F3"/>
    <w:rsid w:val="00803B98"/>
    <w:rsid w:val="00806428"/>
    <w:rsid w:val="00806902"/>
    <w:rsid w:val="00810CFC"/>
    <w:rsid w:val="008122FD"/>
    <w:rsid w:val="0081294F"/>
    <w:rsid w:val="00812FD1"/>
    <w:rsid w:val="0081488F"/>
    <w:rsid w:val="00814968"/>
    <w:rsid w:val="00820D9E"/>
    <w:rsid w:val="00821160"/>
    <w:rsid w:val="0082213C"/>
    <w:rsid w:val="0082226F"/>
    <w:rsid w:val="00823AF3"/>
    <w:rsid w:val="008245AE"/>
    <w:rsid w:val="00826228"/>
    <w:rsid w:val="00826284"/>
    <w:rsid w:val="00830F38"/>
    <w:rsid w:val="00830FA9"/>
    <w:rsid w:val="0083168A"/>
    <w:rsid w:val="0083175E"/>
    <w:rsid w:val="00831B32"/>
    <w:rsid w:val="008322F5"/>
    <w:rsid w:val="008323C7"/>
    <w:rsid w:val="00832430"/>
    <w:rsid w:val="008324D8"/>
    <w:rsid w:val="00832E4E"/>
    <w:rsid w:val="00832E7A"/>
    <w:rsid w:val="00832E9A"/>
    <w:rsid w:val="00833055"/>
    <w:rsid w:val="0083367A"/>
    <w:rsid w:val="00833892"/>
    <w:rsid w:val="00833A45"/>
    <w:rsid w:val="00834924"/>
    <w:rsid w:val="008350F4"/>
    <w:rsid w:val="008357C2"/>
    <w:rsid w:val="00835A4D"/>
    <w:rsid w:val="00836444"/>
    <w:rsid w:val="00836536"/>
    <w:rsid w:val="00836ECD"/>
    <w:rsid w:val="0083772F"/>
    <w:rsid w:val="008378B7"/>
    <w:rsid w:val="0084128F"/>
    <w:rsid w:val="00841440"/>
    <w:rsid w:val="008423DA"/>
    <w:rsid w:val="00842767"/>
    <w:rsid w:val="00842E13"/>
    <w:rsid w:val="00842F5A"/>
    <w:rsid w:val="00842F85"/>
    <w:rsid w:val="00843A7C"/>
    <w:rsid w:val="00844939"/>
    <w:rsid w:val="00846828"/>
    <w:rsid w:val="00846E35"/>
    <w:rsid w:val="00847278"/>
    <w:rsid w:val="008501AD"/>
    <w:rsid w:val="00850A98"/>
    <w:rsid w:val="00851255"/>
    <w:rsid w:val="00851CFF"/>
    <w:rsid w:val="00854A9F"/>
    <w:rsid w:val="0085543A"/>
    <w:rsid w:val="00855E56"/>
    <w:rsid w:val="0085720D"/>
    <w:rsid w:val="008576DC"/>
    <w:rsid w:val="008578D6"/>
    <w:rsid w:val="008601B7"/>
    <w:rsid w:val="008602E1"/>
    <w:rsid w:val="008606A6"/>
    <w:rsid w:val="008615F3"/>
    <w:rsid w:val="00861912"/>
    <w:rsid w:val="0086239B"/>
    <w:rsid w:val="00863FB7"/>
    <w:rsid w:val="00864028"/>
    <w:rsid w:val="00864823"/>
    <w:rsid w:val="0086613A"/>
    <w:rsid w:val="0087036D"/>
    <w:rsid w:val="00870F53"/>
    <w:rsid w:val="008710DF"/>
    <w:rsid w:val="00871822"/>
    <w:rsid w:val="008719AB"/>
    <w:rsid w:val="00871A74"/>
    <w:rsid w:val="00872629"/>
    <w:rsid w:val="00872DE3"/>
    <w:rsid w:val="008742D8"/>
    <w:rsid w:val="00874563"/>
    <w:rsid w:val="0087529D"/>
    <w:rsid w:val="008758CD"/>
    <w:rsid w:val="00875C95"/>
    <w:rsid w:val="00875D46"/>
    <w:rsid w:val="008778DE"/>
    <w:rsid w:val="00877CAC"/>
    <w:rsid w:val="00877E9B"/>
    <w:rsid w:val="0088036C"/>
    <w:rsid w:val="008804D4"/>
    <w:rsid w:val="008811CD"/>
    <w:rsid w:val="008818DF"/>
    <w:rsid w:val="008822BC"/>
    <w:rsid w:val="008823A9"/>
    <w:rsid w:val="008842B2"/>
    <w:rsid w:val="008842B3"/>
    <w:rsid w:val="00884F38"/>
    <w:rsid w:val="00885723"/>
    <w:rsid w:val="00887127"/>
    <w:rsid w:val="00887258"/>
    <w:rsid w:val="0089000C"/>
    <w:rsid w:val="0089054E"/>
    <w:rsid w:val="00890709"/>
    <w:rsid w:val="00892135"/>
    <w:rsid w:val="00893190"/>
    <w:rsid w:val="00894401"/>
    <w:rsid w:val="00894699"/>
    <w:rsid w:val="008963DA"/>
    <w:rsid w:val="008A103A"/>
    <w:rsid w:val="008A10F2"/>
    <w:rsid w:val="008A2A1A"/>
    <w:rsid w:val="008A36B2"/>
    <w:rsid w:val="008A4447"/>
    <w:rsid w:val="008A48B7"/>
    <w:rsid w:val="008A4DC1"/>
    <w:rsid w:val="008A6FDC"/>
    <w:rsid w:val="008A7695"/>
    <w:rsid w:val="008A7710"/>
    <w:rsid w:val="008A778D"/>
    <w:rsid w:val="008A7A12"/>
    <w:rsid w:val="008A7C52"/>
    <w:rsid w:val="008B19F1"/>
    <w:rsid w:val="008B1E5B"/>
    <w:rsid w:val="008B4027"/>
    <w:rsid w:val="008B4B05"/>
    <w:rsid w:val="008B5C9F"/>
    <w:rsid w:val="008C033D"/>
    <w:rsid w:val="008C0481"/>
    <w:rsid w:val="008C06BB"/>
    <w:rsid w:val="008C0F3A"/>
    <w:rsid w:val="008C236C"/>
    <w:rsid w:val="008C58FA"/>
    <w:rsid w:val="008C5F63"/>
    <w:rsid w:val="008C6391"/>
    <w:rsid w:val="008D0363"/>
    <w:rsid w:val="008D0539"/>
    <w:rsid w:val="008D0922"/>
    <w:rsid w:val="008D15C8"/>
    <w:rsid w:val="008D1B28"/>
    <w:rsid w:val="008D1FA7"/>
    <w:rsid w:val="008D314B"/>
    <w:rsid w:val="008D380D"/>
    <w:rsid w:val="008D3C27"/>
    <w:rsid w:val="008D3F9A"/>
    <w:rsid w:val="008D5DB5"/>
    <w:rsid w:val="008D6082"/>
    <w:rsid w:val="008D6522"/>
    <w:rsid w:val="008D6E1A"/>
    <w:rsid w:val="008D7014"/>
    <w:rsid w:val="008D7E21"/>
    <w:rsid w:val="008E05D9"/>
    <w:rsid w:val="008E0721"/>
    <w:rsid w:val="008E253B"/>
    <w:rsid w:val="008E3678"/>
    <w:rsid w:val="008E3892"/>
    <w:rsid w:val="008E4797"/>
    <w:rsid w:val="008E532E"/>
    <w:rsid w:val="008E569E"/>
    <w:rsid w:val="008E60EB"/>
    <w:rsid w:val="008F0722"/>
    <w:rsid w:val="008F0C34"/>
    <w:rsid w:val="008F0DF2"/>
    <w:rsid w:val="008F1E71"/>
    <w:rsid w:val="008F2521"/>
    <w:rsid w:val="008F34D9"/>
    <w:rsid w:val="008F3934"/>
    <w:rsid w:val="008F5C1E"/>
    <w:rsid w:val="008F6DDB"/>
    <w:rsid w:val="008F7BAB"/>
    <w:rsid w:val="009006F6"/>
    <w:rsid w:val="00900DD6"/>
    <w:rsid w:val="009042E3"/>
    <w:rsid w:val="00904E62"/>
    <w:rsid w:val="00904F07"/>
    <w:rsid w:val="00905CD0"/>
    <w:rsid w:val="00906AF4"/>
    <w:rsid w:val="00907D50"/>
    <w:rsid w:val="009100AE"/>
    <w:rsid w:val="00911351"/>
    <w:rsid w:val="00911C55"/>
    <w:rsid w:val="0091347F"/>
    <w:rsid w:val="00913792"/>
    <w:rsid w:val="009137F0"/>
    <w:rsid w:val="009137FE"/>
    <w:rsid w:val="00914B76"/>
    <w:rsid w:val="00914BBD"/>
    <w:rsid w:val="009156D2"/>
    <w:rsid w:val="00915D0A"/>
    <w:rsid w:val="00916132"/>
    <w:rsid w:val="00916428"/>
    <w:rsid w:val="00916A79"/>
    <w:rsid w:val="00917402"/>
    <w:rsid w:val="00917970"/>
    <w:rsid w:val="00917DC0"/>
    <w:rsid w:val="00917FC9"/>
    <w:rsid w:val="009217A8"/>
    <w:rsid w:val="00921B8B"/>
    <w:rsid w:val="00923160"/>
    <w:rsid w:val="00923CCF"/>
    <w:rsid w:val="00924317"/>
    <w:rsid w:val="00924517"/>
    <w:rsid w:val="009246C6"/>
    <w:rsid w:val="00924C73"/>
    <w:rsid w:val="00925137"/>
    <w:rsid w:val="009252C9"/>
    <w:rsid w:val="00925CD2"/>
    <w:rsid w:val="00926636"/>
    <w:rsid w:val="009307FA"/>
    <w:rsid w:val="009322BF"/>
    <w:rsid w:val="00932D25"/>
    <w:rsid w:val="00932DFD"/>
    <w:rsid w:val="00933883"/>
    <w:rsid w:val="00934187"/>
    <w:rsid w:val="00937DCF"/>
    <w:rsid w:val="0094152D"/>
    <w:rsid w:val="00941D42"/>
    <w:rsid w:val="0094359A"/>
    <w:rsid w:val="00943A46"/>
    <w:rsid w:val="0094671F"/>
    <w:rsid w:val="00952A29"/>
    <w:rsid w:val="00952AA7"/>
    <w:rsid w:val="00953948"/>
    <w:rsid w:val="00953E35"/>
    <w:rsid w:val="00954998"/>
    <w:rsid w:val="00956AB0"/>
    <w:rsid w:val="00957E98"/>
    <w:rsid w:val="00961650"/>
    <w:rsid w:val="00962131"/>
    <w:rsid w:val="00962A3C"/>
    <w:rsid w:val="009633FF"/>
    <w:rsid w:val="00963873"/>
    <w:rsid w:val="00964328"/>
    <w:rsid w:val="0096506A"/>
    <w:rsid w:val="00965BB0"/>
    <w:rsid w:val="00965CED"/>
    <w:rsid w:val="00965D59"/>
    <w:rsid w:val="00966069"/>
    <w:rsid w:val="00966237"/>
    <w:rsid w:val="00967658"/>
    <w:rsid w:val="009708FA"/>
    <w:rsid w:val="00970F3E"/>
    <w:rsid w:val="009713DE"/>
    <w:rsid w:val="0097148D"/>
    <w:rsid w:val="00971926"/>
    <w:rsid w:val="00971BEF"/>
    <w:rsid w:val="00972692"/>
    <w:rsid w:val="009738A9"/>
    <w:rsid w:val="0097399D"/>
    <w:rsid w:val="00973F5C"/>
    <w:rsid w:val="0097480F"/>
    <w:rsid w:val="00975955"/>
    <w:rsid w:val="00975F22"/>
    <w:rsid w:val="00977B40"/>
    <w:rsid w:val="0098078B"/>
    <w:rsid w:val="00980911"/>
    <w:rsid w:val="00980958"/>
    <w:rsid w:val="00980C07"/>
    <w:rsid w:val="0098131F"/>
    <w:rsid w:val="009816AE"/>
    <w:rsid w:val="0098176B"/>
    <w:rsid w:val="00981A92"/>
    <w:rsid w:val="009829B3"/>
    <w:rsid w:val="00983A0E"/>
    <w:rsid w:val="009860CE"/>
    <w:rsid w:val="0098691F"/>
    <w:rsid w:val="009900C5"/>
    <w:rsid w:val="00990926"/>
    <w:rsid w:val="00990B8A"/>
    <w:rsid w:val="00991650"/>
    <w:rsid w:val="00993572"/>
    <w:rsid w:val="009940F3"/>
    <w:rsid w:val="00994740"/>
    <w:rsid w:val="009955CC"/>
    <w:rsid w:val="00995D05"/>
    <w:rsid w:val="009966AA"/>
    <w:rsid w:val="009A2444"/>
    <w:rsid w:val="009A3391"/>
    <w:rsid w:val="009A3EFC"/>
    <w:rsid w:val="009A4437"/>
    <w:rsid w:val="009A52AB"/>
    <w:rsid w:val="009A69DB"/>
    <w:rsid w:val="009A7629"/>
    <w:rsid w:val="009A7A7E"/>
    <w:rsid w:val="009B0589"/>
    <w:rsid w:val="009B0B0B"/>
    <w:rsid w:val="009B2146"/>
    <w:rsid w:val="009B2C42"/>
    <w:rsid w:val="009B3259"/>
    <w:rsid w:val="009B3396"/>
    <w:rsid w:val="009B3800"/>
    <w:rsid w:val="009B41C8"/>
    <w:rsid w:val="009B50D2"/>
    <w:rsid w:val="009B55F0"/>
    <w:rsid w:val="009B72ED"/>
    <w:rsid w:val="009B74AB"/>
    <w:rsid w:val="009C1829"/>
    <w:rsid w:val="009C1D37"/>
    <w:rsid w:val="009C2CA2"/>
    <w:rsid w:val="009C5375"/>
    <w:rsid w:val="009C641B"/>
    <w:rsid w:val="009C70CA"/>
    <w:rsid w:val="009C78FC"/>
    <w:rsid w:val="009D0182"/>
    <w:rsid w:val="009D12BA"/>
    <w:rsid w:val="009D14F4"/>
    <w:rsid w:val="009D3A04"/>
    <w:rsid w:val="009D3E12"/>
    <w:rsid w:val="009D48DC"/>
    <w:rsid w:val="009D4A8E"/>
    <w:rsid w:val="009D5DDB"/>
    <w:rsid w:val="009D7A6F"/>
    <w:rsid w:val="009E09E7"/>
    <w:rsid w:val="009E0DE1"/>
    <w:rsid w:val="009E10ED"/>
    <w:rsid w:val="009E1151"/>
    <w:rsid w:val="009E14AA"/>
    <w:rsid w:val="009E224C"/>
    <w:rsid w:val="009E292C"/>
    <w:rsid w:val="009E2C09"/>
    <w:rsid w:val="009E30BE"/>
    <w:rsid w:val="009E34B1"/>
    <w:rsid w:val="009E3747"/>
    <w:rsid w:val="009E45F5"/>
    <w:rsid w:val="009E49DC"/>
    <w:rsid w:val="009E4E79"/>
    <w:rsid w:val="009E4F4C"/>
    <w:rsid w:val="009E5040"/>
    <w:rsid w:val="009E51B9"/>
    <w:rsid w:val="009E7124"/>
    <w:rsid w:val="009F066E"/>
    <w:rsid w:val="009F08B3"/>
    <w:rsid w:val="009F2DC8"/>
    <w:rsid w:val="009F31A5"/>
    <w:rsid w:val="009F350A"/>
    <w:rsid w:val="009F4843"/>
    <w:rsid w:val="009F4EA9"/>
    <w:rsid w:val="009F5684"/>
    <w:rsid w:val="009F56E7"/>
    <w:rsid w:val="009F6C57"/>
    <w:rsid w:val="009F7158"/>
    <w:rsid w:val="009F75BF"/>
    <w:rsid w:val="009F7D37"/>
    <w:rsid w:val="00A003BE"/>
    <w:rsid w:val="00A00A99"/>
    <w:rsid w:val="00A00D02"/>
    <w:rsid w:val="00A012D4"/>
    <w:rsid w:val="00A013DC"/>
    <w:rsid w:val="00A028D1"/>
    <w:rsid w:val="00A0357F"/>
    <w:rsid w:val="00A03C4B"/>
    <w:rsid w:val="00A04741"/>
    <w:rsid w:val="00A05FCA"/>
    <w:rsid w:val="00A065AF"/>
    <w:rsid w:val="00A06D54"/>
    <w:rsid w:val="00A0715B"/>
    <w:rsid w:val="00A07AD8"/>
    <w:rsid w:val="00A10297"/>
    <w:rsid w:val="00A110E5"/>
    <w:rsid w:val="00A11675"/>
    <w:rsid w:val="00A12C43"/>
    <w:rsid w:val="00A156C1"/>
    <w:rsid w:val="00A15DD3"/>
    <w:rsid w:val="00A15F59"/>
    <w:rsid w:val="00A160EF"/>
    <w:rsid w:val="00A16422"/>
    <w:rsid w:val="00A1642B"/>
    <w:rsid w:val="00A16ACF"/>
    <w:rsid w:val="00A174D5"/>
    <w:rsid w:val="00A176B8"/>
    <w:rsid w:val="00A179A2"/>
    <w:rsid w:val="00A2174B"/>
    <w:rsid w:val="00A2177B"/>
    <w:rsid w:val="00A21A69"/>
    <w:rsid w:val="00A23046"/>
    <w:rsid w:val="00A23A74"/>
    <w:rsid w:val="00A23D7B"/>
    <w:rsid w:val="00A24239"/>
    <w:rsid w:val="00A24A2C"/>
    <w:rsid w:val="00A2568E"/>
    <w:rsid w:val="00A25CC8"/>
    <w:rsid w:val="00A2632E"/>
    <w:rsid w:val="00A270AF"/>
    <w:rsid w:val="00A27CB4"/>
    <w:rsid w:val="00A27F69"/>
    <w:rsid w:val="00A30821"/>
    <w:rsid w:val="00A30D4F"/>
    <w:rsid w:val="00A319E1"/>
    <w:rsid w:val="00A32396"/>
    <w:rsid w:val="00A328DC"/>
    <w:rsid w:val="00A33D2D"/>
    <w:rsid w:val="00A34D22"/>
    <w:rsid w:val="00A357A9"/>
    <w:rsid w:val="00A364F5"/>
    <w:rsid w:val="00A4106C"/>
    <w:rsid w:val="00A4127F"/>
    <w:rsid w:val="00A418E0"/>
    <w:rsid w:val="00A41AF9"/>
    <w:rsid w:val="00A4233B"/>
    <w:rsid w:val="00A4254A"/>
    <w:rsid w:val="00A43239"/>
    <w:rsid w:val="00A44084"/>
    <w:rsid w:val="00A443B0"/>
    <w:rsid w:val="00A44D50"/>
    <w:rsid w:val="00A4532F"/>
    <w:rsid w:val="00A4539B"/>
    <w:rsid w:val="00A45DBE"/>
    <w:rsid w:val="00A4759A"/>
    <w:rsid w:val="00A47CFF"/>
    <w:rsid w:val="00A47EA9"/>
    <w:rsid w:val="00A512EA"/>
    <w:rsid w:val="00A51D65"/>
    <w:rsid w:val="00A51E6B"/>
    <w:rsid w:val="00A5467F"/>
    <w:rsid w:val="00A54933"/>
    <w:rsid w:val="00A55147"/>
    <w:rsid w:val="00A56435"/>
    <w:rsid w:val="00A57F44"/>
    <w:rsid w:val="00A57F65"/>
    <w:rsid w:val="00A6011D"/>
    <w:rsid w:val="00A603C5"/>
    <w:rsid w:val="00A61637"/>
    <w:rsid w:val="00A61728"/>
    <w:rsid w:val="00A62668"/>
    <w:rsid w:val="00A62718"/>
    <w:rsid w:val="00A6429C"/>
    <w:rsid w:val="00A65328"/>
    <w:rsid w:val="00A6534F"/>
    <w:rsid w:val="00A659D5"/>
    <w:rsid w:val="00A67974"/>
    <w:rsid w:val="00A67EFE"/>
    <w:rsid w:val="00A744B7"/>
    <w:rsid w:val="00A76852"/>
    <w:rsid w:val="00A76993"/>
    <w:rsid w:val="00A76B16"/>
    <w:rsid w:val="00A76F65"/>
    <w:rsid w:val="00A81705"/>
    <w:rsid w:val="00A81955"/>
    <w:rsid w:val="00A81B5C"/>
    <w:rsid w:val="00A826A6"/>
    <w:rsid w:val="00A82897"/>
    <w:rsid w:val="00A8347E"/>
    <w:rsid w:val="00A83C16"/>
    <w:rsid w:val="00A84EE1"/>
    <w:rsid w:val="00A8551C"/>
    <w:rsid w:val="00A86215"/>
    <w:rsid w:val="00A91396"/>
    <w:rsid w:val="00A913CB"/>
    <w:rsid w:val="00A91445"/>
    <w:rsid w:val="00A91495"/>
    <w:rsid w:val="00A91621"/>
    <w:rsid w:val="00A91E31"/>
    <w:rsid w:val="00A9262A"/>
    <w:rsid w:val="00A92F42"/>
    <w:rsid w:val="00A94334"/>
    <w:rsid w:val="00A9433A"/>
    <w:rsid w:val="00A94B4A"/>
    <w:rsid w:val="00A9535E"/>
    <w:rsid w:val="00A95EED"/>
    <w:rsid w:val="00A96CA9"/>
    <w:rsid w:val="00A97C7F"/>
    <w:rsid w:val="00AA129E"/>
    <w:rsid w:val="00AA1617"/>
    <w:rsid w:val="00AA19AD"/>
    <w:rsid w:val="00AA22FA"/>
    <w:rsid w:val="00AA23A3"/>
    <w:rsid w:val="00AA25D7"/>
    <w:rsid w:val="00AA3623"/>
    <w:rsid w:val="00AA3C17"/>
    <w:rsid w:val="00AA3F2F"/>
    <w:rsid w:val="00AB069A"/>
    <w:rsid w:val="00AB0EC9"/>
    <w:rsid w:val="00AB3427"/>
    <w:rsid w:val="00AB47CC"/>
    <w:rsid w:val="00AB4D42"/>
    <w:rsid w:val="00AB59D7"/>
    <w:rsid w:val="00AB5C52"/>
    <w:rsid w:val="00AB5C79"/>
    <w:rsid w:val="00AB6414"/>
    <w:rsid w:val="00AB6710"/>
    <w:rsid w:val="00AB6B00"/>
    <w:rsid w:val="00AB7401"/>
    <w:rsid w:val="00AC10DF"/>
    <w:rsid w:val="00AC249F"/>
    <w:rsid w:val="00AC2ABD"/>
    <w:rsid w:val="00AC2BE3"/>
    <w:rsid w:val="00AC3382"/>
    <w:rsid w:val="00AC3864"/>
    <w:rsid w:val="00AC3A17"/>
    <w:rsid w:val="00AC42CE"/>
    <w:rsid w:val="00AC55AF"/>
    <w:rsid w:val="00AC5C77"/>
    <w:rsid w:val="00AC5FB4"/>
    <w:rsid w:val="00AC7279"/>
    <w:rsid w:val="00AD05C5"/>
    <w:rsid w:val="00AD0E64"/>
    <w:rsid w:val="00AD1D12"/>
    <w:rsid w:val="00AD23A3"/>
    <w:rsid w:val="00AD2D9B"/>
    <w:rsid w:val="00AD39E9"/>
    <w:rsid w:val="00AD42A4"/>
    <w:rsid w:val="00AD6B9B"/>
    <w:rsid w:val="00AE13A2"/>
    <w:rsid w:val="00AE1775"/>
    <w:rsid w:val="00AE198B"/>
    <w:rsid w:val="00AE2C52"/>
    <w:rsid w:val="00AE3697"/>
    <w:rsid w:val="00AE3E88"/>
    <w:rsid w:val="00AE4A14"/>
    <w:rsid w:val="00AE4BCC"/>
    <w:rsid w:val="00AE5190"/>
    <w:rsid w:val="00AE5F07"/>
    <w:rsid w:val="00AE5F0F"/>
    <w:rsid w:val="00AF0140"/>
    <w:rsid w:val="00AF1305"/>
    <w:rsid w:val="00AF13BD"/>
    <w:rsid w:val="00AF361F"/>
    <w:rsid w:val="00AF3EFF"/>
    <w:rsid w:val="00AF4BB4"/>
    <w:rsid w:val="00AF5C24"/>
    <w:rsid w:val="00AF65A7"/>
    <w:rsid w:val="00AF660B"/>
    <w:rsid w:val="00B00E36"/>
    <w:rsid w:val="00B00FE2"/>
    <w:rsid w:val="00B01050"/>
    <w:rsid w:val="00B01BB5"/>
    <w:rsid w:val="00B01DAF"/>
    <w:rsid w:val="00B02188"/>
    <w:rsid w:val="00B02D11"/>
    <w:rsid w:val="00B03A98"/>
    <w:rsid w:val="00B03C8D"/>
    <w:rsid w:val="00B04BF9"/>
    <w:rsid w:val="00B063A3"/>
    <w:rsid w:val="00B067BC"/>
    <w:rsid w:val="00B06E38"/>
    <w:rsid w:val="00B06F1D"/>
    <w:rsid w:val="00B074B2"/>
    <w:rsid w:val="00B07658"/>
    <w:rsid w:val="00B076F5"/>
    <w:rsid w:val="00B07924"/>
    <w:rsid w:val="00B10FE8"/>
    <w:rsid w:val="00B121F0"/>
    <w:rsid w:val="00B13E3F"/>
    <w:rsid w:val="00B1550C"/>
    <w:rsid w:val="00B15700"/>
    <w:rsid w:val="00B1640A"/>
    <w:rsid w:val="00B16BFB"/>
    <w:rsid w:val="00B17641"/>
    <w:rsid w:val="00B22578"/>
    <w:rsid w:val="00B237AC"/>
    <w:rsid w:val="00B238F4"/>
    <w:rsid w:val="00B23EE2"/>
    <w:rsid w:val="00B245FE"/>
    <w:rsid w:val="00B25A09"/>
    <w:rsid w:val="00B267F8"/>
    <w:rsid w:val="00B2735C"/>
    <w:rsid w:val="00B2783F"/>
    <w:rsid w:val="00B32D4B"/>
    <w:rsid w:val="00B334E4"/>
    <w:rsid w:val="00B3414F"/>
    <w:rsid w:val="00B34CE7"/>
    <w:rsid w:val="00B34F49"/>
    <w:rsid w:val="00B376C7"/>
    <w:rsid w:val="00B37790"/>
    <w:rsid w:val="00B40EC0"/>
    <w:rsid w:val="00B41B8C"/>
    <w:rsid w:val="00B426F3"/>
    <w:rsid w:val="00B42C79"/>
    <w:rsid w:val="00B42C95"/>
    <w:rsid w:val="00B43430"/>
    <w:rsid w:val="00B43C0D"/>
    <w:rsid w:val="00B46D20"/>
    <w:rsid w:val="00B47CF6"/>
    <w:rsid w:val="00B50069"/>
    <w:rsid w:val="00B50A98"/>
    <w:rsid w:val="00B511A2"/>
    <w:rsid w:val="00B51C48"/>
    <w:rsid w:val="00B524C1"/>
    <w:rsid w:val="00B525CF"/>
    <w:rsid w:val="00B53424"/>
    <w:rsid w:val="00B53F62"/>
    <w:rsid w:val="00B55ACB"/>
    <w:rsid w:val="00B5779F"/>
    <w:rsid w:val="00B60511"/>
    <w:rsid w:val="00B6052D"/>
    <w:rsid w:val="00B6240A"/>
    <w:rsid w:val="00B6401F"/>
    <w:rsid w:val="00B6478F"/>
    <w:rsid w:val="00B64AF8"/>
    <w:rsid w:val="00B64F32"/>
    <w:rsid w:val="00B66258"/>
    <w:rsid w:val="00B6774F"/>
    <w:rsid w:val="00B709AD"/>
    <w:rsid w:val="00B71317"/>
    <w:rsid w:val="00B71664"/>
    <w:rsid w:val="00B71743"/>
    <w:rsid w:val="00B71E7C"/>
    <w:rsid w:val="00B73DCC"/>
    <w:rsid w:val="00B73E53"/>
    <w:rsid w:val="00B74899"/>
    <w:rsid w:val="00B74ED4"/>
    <w:rsid w:val="00B75C73"/>
    <w:rsid w:val="00B7656B"/>
    <w:rsid w:val="00B804C9"/>
    <w:rsid w:val="00B81531"/>
    <w:rsid w:val="00B817D2"/>
    <w:rsid w:val="00B81825"/>
    <w:rsid w:val="00B81DE8"/>
    <w:rsid w:val="00B8226E"/>
    <w:rsid w:val="00B822F2"/>
    <w:rsid w:val="00B82CA5"/>
    <w:rsid w:val="00B83B40"/>
    <w:rsid w:val="00B843CA"/>
    <w:rsid w:val="00B8442A"/>
    <w:rsid w:val="00B851AE"/>
    <w:rsid w:val="00B87CED"/>
    <w:rsid w:val="00B87E10"/>
    <w:rsid w:val="00B90105"/>
    <w:rsid w:val="00B9071C"/>
    <w:rsid w:val="00B90901"/>
    <w:rsid w:val="00B90DDA"/>
    <w:rsid w:val="00B911CC"/>
    <w:rsid w:val="00B936F6"/>
    <w:rsid w:val="00B954BC"/>
    <w:rsid w:val="00B97802"/>
    <w:rsid w:val="00BA0308"/>
    <w:rsid w:val="00BA03DF"/>
    <w:rsid w:val="00BA0DC6"/>
    <w:rsid w:val="00BA1192"/>
    <w:rsid w:val="00BA26C9"/>
    <w:rsid w:val="00BA3C7E"/>
    <w:rsid w:val="00BA4787"/>
    <w:rsid w:val="00BA5F0C"/>
    <w:rsid w:val="00BA734D"/>
    <w:rsid w:val="00BB05A5"/>
    <w:rsid w:val="00BB113C"/>
    <w:rsid w:val="00BB18B2"/>
    <w:rsid w:val="00BB1B08"/>
    <w:rsid w:val="00BB2DA0"/>
    <w:rsid w:val="00BB4B83"/>
    <w:rsid w:val="00BB5586"/>
    <w:rsid w:val="00BB693D"/>
    <w:rsid w:val="00BC021A"/>
    <w:rsid w:val="00BC074C"/>
    <w:rsid w:val="00BC0AC4"/>
    <w:rsid w:val="00BC32B1"/>
    <w:rsid w:val="00BC5D9E"/>
    <w:rsid w:val="00BC65D2"/>
    <w:rsid w:val="00BC68E8"/>
    <w:rsid w:val="00BC7389"/>
    <w:rsid w:val="00BC7393"/>
    <w:rsid w:val="00BC76D3"/>
    <w:rsid w:val="00BC7A78"/>
    <w:rsid w:val="00BD021C"/>
    <w:rsid w:val="00BD143E"/>
    <w:rsid w:val="00BD146F"/>
    <w:rsid w:val="00BD1E0F"/>
    <w:rsid w:val="00BD1E60"/>
    <w:rsid w:val="00BD2C5A"/>
    <w:rsid w:val="00BD49F9"/>
    <w:rsid w:val="00BD4CF7"/>
    <w:rsid w:val="00BD6BD8"/>
    <w:rsid w:val="00BD6E31"/>
    <w:rsid w:val="00BD7483"/>
    <w:rsid w:val="00BD7773"/>
    <w:rsid w:val="00BD7819"/>
    <w:rsid w:val="00BD788A"/>
    <w:rsid w:val="00BD78DF"/>
    <w:rsid w:val="00BD7F58"/>
    <w:rsid w:val="00BE1559"/>
    <w:rsid w:val="00BE2AAC"/>
    <w:rsid w:val="00BE37FC"/>
    <w:rsid w:val="00BE3DEC"/>
    <w:rsid w:val="00BE6692"/>
    <w:rsid w:val="00BE7734"/>
    <w:rsid w:val="00BF06F7"/>
    <w:rsid w:val="00BF162F"/>
    <w:rsid w:val="00BF1792"/>
    <w:rsid w:val="00BF1AD9"/>
    <w:rsid w:val="00BF2101"/>
    <w:rsid w:val="00BF2FA1"/>
    <w:rsid w:val="00BF36E9"/>
    <w:rsid w:val="00BF3DBC"/>
    <w:rsid w:val="00BF59AE"/>
    <w:rsid w:val="00BF6F4C"/>
    <w:rsid w:val="00BF7074"/>
    <w:rsid w:val="00C02C4C"/>
    <w:rsid w:val="00C03A82"/>
    <w:rsid w:val="00C03D3A"/>
    <w:rsid w:val="00C04772"/>
    <w:rsid w:val="00C05D4C"/>
    <w:rsid w:val="00C079CF"/>
    <w:rsid w:val="00C07E50"/>
    <w:rsid w:val="00C102EF"/>
    <w:rsid w:val="00C1065B"/>
    <w:rsid w:val="00C10B29"/>
    <w:rsid w:val="00C10B5C"/>
    <w:rsid w:val="00C142F8"/>
    <w:rsid w:val="00C205EA"/>
    <w:rsid w:val="00C20F01"/>
    <w:rsid w:val="00C22C41"/>
    <w:rsid w:val="00C232DC"/>
    <w:rsid w:val="00C23AEF"/>
    <w:rsid w:val="00C25B46"/>
    <w:rsid w:val="00C262D5"/>
    <w:rsid w:val="00C26614"/>
    <w:rsid w:val="00C30A28"/>
    <w:rsid w:val="00C3106A"/>
    <w:rsid w:val="00C32445"/>
    <w:rsid w:val="00C32918"/>
    <w:rsid w:val="00C33437"/>
    <w:rsid w:val="00C3381D"/>
    <w:rsid w:val="00C344B6"/>
    <w:rsid w:val="00C34D20"/>
    <w:rsid w:val="00C353DA"/>
    <w:rsid w:val="00C37485"/>
    <w:rsid w:val="00C376FA"/>
    <w:rsid w:val="00C37B1D"/>
    <w:rsid w:val="00C37E01"/>
    <w:rsid w:val="00C42C75"/>
    <w:rsid w:val="00C42E9A"/>
    <w:rsid w:val="00C43361"/>
    <w:rsid w:val="00C43628"/>
    <w:rsid w:val="00C437F2"/>
    <w:rsid w:val="00C43AED"/>
    <w:rsid w:val="00C44258"/>
    <w:rsid w:val="00C459F1"/>
    <w:rsid w:val="00C45C33"/>
    <w:rsid w:val="00C5016B"/>
    <w:rsid w:val="00C503E1"/>
    <w:rsid w:val="00C50E84"/>
    <w:rsid w:val="00C51D49"/>
    <w:rsid w:val="00C51DD4"/>
    <w:rsid w:val="00C5311A"/>
    <w:rsid w:val="00C53252"/>
    <w:rsid w:val="00C53524"/>
    <w:rsid w:val="00C537C5"/>
    <w:rsid w:val="00C56B47"/>
    <w:rsid w:val="00C57585"/>
    <w:rsid w:val="00C57CDB"/>
    <w:rsid w:val="00C57EBC"/>
    <w:rsid w:val="00C57FE1"/>
    <w:rsid w:val="00C609D5"/>
    <w:rsid w:val="00C60E89"/>
    <w:rsid w:val="00C61EFC"/>
    <w:rsid w:val="00C62575"/>
    <w:rsid w:val="00C62F7A"/>
    <w:rsid w:val="00C63ADA"/>
    <w:rsid w:val="00C63EB5"/>
    <w:rsid w:val="00C64BFA"/>
    <w:rsid w:val="00C6512F"/>
    <w:rsid w:val="00C66697"/>
    <w:rsid w:val="00C67FC0"/>
    <w:rsid w:val="00C71C79"/>
    <w:rsid w:val="00C72705"/>
    <w:rsid w:val="00C73BE0"/>
    <w:rsid w:val="00C73E7D"/>
    <w:rsid w:val="00C74AB9"/>
    <w:rsid w:val="00C74F57"/>
    <w:rsid w:val="00C80FA5"/>
    <w:rsid w:val="00C81142"/>
    <w:rsid w:val="00C81993"/>
    <w:rsid w:val="00C81ACF"/>
    <w:rsid w:val="00C8286F"/>
    <w:rsid w:val="00C835F7"/>
    <w:rsid w:val="00C83C2A"/>
    <w:rsid w:val="00C852E4"/>
    <w:rsid w:val="00C8558C"/>
    <w:rsid w:val="00C85827"/>
    <w:rsid w:val="00C86138"/>
    <w:rsid w:val="00C872DB"/>
    <w:rsid w:val="00C91BBE"/>
    <w:rsid w:val="00C91C6A"/>
    <w:rsid w:val="00C91E30"/>
    <w:rsid w:val="00C92D50"/>
    <w:rsid w:val="00C92E0B"/>
    <w:rsid w:val="00C92FAF"/>
    <w:rsid w:val="00C934CC"/>
    <w:rsid w:val="00C9460B"/>
    <w:rsid w:val="00C946E4"/>
    <w:rsid w:val="00C95602"/>
    <w:rsid w:val="00C95EEB"/>
    <w:rsid w:val="00CA13E4"/>
    <w:rsid w:val="00CA2A55"/>
    <w:rsid w:val="00CA4139"/>
    <w:rsid w:val="00CA529C"/>
    <w:rsid w:val="00CA5E6B"/>
    <w:rsid w:val="00CA659A"/>
    <w:rsid w:val="00CA7005"/>
    <w:rsid w:val="00CA701D"/>
    <w:rsid w:val="00CB05EF"/>
    <w:rsid w:val="00CB16D6"/>
    <w:rsid w:val="00CB1FE5"/>
    <w:rsid w:val="00CB29A5"/>
    <w:rsid w:val="00CB34CD"/>
    <w:rsid w:val="00CB3551"/>
    <w:rsid w:val="00CB3682"/>
    <w:rsid w:val="00CB4CE8"/>
    <w:rsid w:val="00CB512D"/>
    <w:rsid w:val="00CB5A36"/>
    <w:rsid w:val="00CB5AE5"/>
    <w:rsid w:val="00CB7205"/>
    <w:rsid w:val="00CC0752"/>
    <w:rsid w:val="00CC0F82"/>
    <w:rsid w:val="00CC192F"/>
    <w:rsid w:val="00CC2912"/>
    <w:rsid w:val="00CC39EA"/>
    <w:rsid w:val="00CC3FBD"/>
    <w:rsid w:val="00CC606B"/>
    <w:rsid w:val="00CD066D"/>
    <w:rsid w:val="00CD0D68"/>
    <w:rsid w:val="00CD1DAE"/>
    <w:rsid w:val="00CD482B"/>
    <w:rsid w:val="00CD601B"/>
    <w:rsid w:val="00CD719F"/>
    <w:rsid w:val="00CD723D"/>
    <w:rsid w:val="00CD7A9A"/>
    <w:rsid w:val="00CE036B"/>
    <w:rsid w:val="00CE13E1"/>
    <w:rsid w:val="00CE1DD6"/>
    <w:rsid w:val="00CE38BD"/>
    <w:rsid w:val="00CE3FC6"/>
    <w:rsid w:val="00CE600C"/>
    <w:rsid w:val="00CF1093"/>
    <w:rsid w:val="00CF172F"/>
    <w:rsid w:val="00CF3236"/>
    <w:rsid w:val="00CF388B"/>
    <w:rsid w:val="00CF491C"/>
    <w:rsid w:val="00CF5660"/>
    <w:rsid w:val="00CF6E4D"/>
    <w:rsid w:val="00D018A1"/>
    <w:rsid w:val="00D01CE7"/>
    <w:rsid w:val="00D02011"/>
    <w:rsid w:val="00D02186"/>
    <w:rsid w:val="00D027CA"/>
    <w:rsid w:val="00D02D53"/>
    <w:rsid w:val="00D03822"/>
    <w:rsid w:val="00D04F3E"/>
    <w:rsid w:val="00D05851"/>
    <w:rsid w:val="00D06307"/>
    <w:rsid w:val="00D07CDF"/>
    <w:rsid w:val="00D10482"/>
    <w:rsid w:val="00D106C6"/>
    <w:rsid w:val="00D11249"/>
    <w:rsid w:val="00D1334F"/>
    <w:rsid w:val="00D1375B"/>
    <w:rsid w:val="00D14304"/>
    <w:rsid w:val="00D20E15"/>
    <w:rsid w:val="00D21131"/>
    <w:rsid w:val="00D21307"/>
    <w:rsid w:val="00D215F9"/>
    <w:rsid w:val="00D2169B"/>
    <w:rsid w:val="00D22E88"/>
    <w:rsid w:val="00D2423F"/>
    <w:rsid w:val="00D24498"/>
    <w:rsid w:val="00D2616A"/>
    <w:rsid w:val="00D26315"/>
    <w:rsid w:val="00D267A4"/>
    <w:rsid w:val="00D26AE7"/>
    <w:rsid w:val="00D26EB9"/>
    <w:rsid w:val="00D31325"/>
    <w:rsid w:val="00D315CD"/>
    <w:rsid w:val="00D320F7"/>
    <w:rsid w:val="00D330C9"/>
    <w:rsid w:val="00D33286"/>
    <w:rsid w:val="00D33D4B"/>
    <w:rsid w:val="00D340D5"/>
    <w:rsid w:val="00D34545"/>
    <w:rsid w:val="00D3454B"/>
    <w:rsid w:val="00D3457B"/>
    <w:rsid w:val="00D36710"/>
    <w:rsid w:val="00D40694"/>
    <w:rsid w:val="00D4235C"/>
    <w:rsid w:val="00D4271F"/>
    <w:rsid w:val="00D43126"/>
    <w:rsid w:val="00D4342D"/>
    <w:rsid w:val="00D43D36"/>
    <w:rsid w:val="00D43DFD"/>
    <w:rsid w:val="00D43EFF"/>
    <w:rsid w:val="00D4417B"/>
    <w:rsid w:val="00D4500A"/>
    <w:rsid w:val="00D455B9"/>
    <w:rsid w:val="00D465DC"/>
    <w:rsid w:val="00D4755A"/>
    <w:rsid w:val="00D50508"/>
    <w:rsid w:val="00D50DEF"/>
    <w:rsid w:val="00D50FFB"/>
    <w:rsid w:val="00D51095"/>
    <w:rsid w:val="00D5141C"/>
    <w:rsid w:val="00D51510"/>
    <w:rsid w:val="00D51CF7"/>
    <w:rsid w:val="00D51FB7"/>
    <w:rsid w:val="00D52054"/>
    <w:rsid w:val="00D543DF"/>
    <w:rsid w:val="00D54850"/>
    <w:rsid w:val="00D54A69"/>
    <w:rsid w:val="00D55047"/>
    <w:rsid w:val="00D56FDE"/>
    <w:rsid w:val="00D577E4"/>
    <w:rsid w:val="00D57927"/>
    <w:rsid w:val="00D57BE4"/>
    <w:rsid w:val="00D60626"/>
    <w:rsid w:val="00D60BCC"/>
    <w:rsid w:val="00D6121B"/>
    <w:rsid w:val="00D633F6"/>
    <w:rsid w:val="00D63637"/>
    <w:rsid w:val="00D65A5B"/>
    <w:rsid w:val="00D66F7B"/>
    <w:rsid w:val="00D67C65"/>
    <w:rsid w:val="00D67F1F"/>
    <w:rsid w:val="00D70FD0"/>
    <w:rsid w:val="00D72029"/>
    <w:rsid w:val="00D726BE"/>
    <w:rsid w:val="00D73325"/>
    <w:rsid w:val="00D73D3E"/>
    <w:rsid w:val="00D740D2"/>
    <w:rsid w:val="00D746A4"/>
    <w:rsid w:val="00D75534"/>
    <w:rsid w:val="00D75601"/>
    <w:rsid w:val="00D75C9C"/>
    <w:rsid w:val="00D76859"/>
    <w:rsid w:val="00D76EA7"/>
    <w:rsid w:val="00D77AEB"/>
    <w:rsid w:val="00D80481"/>
    <w:rsid w:val="00D80A70"/>
    <w:rsid w:val="00D84147"/>
    <w:rsid w:val="00D853BA"/>
    <w:rsid w:val="00D86762"/>
    <w:rsid w:val="00D8685E"/>
    <w:rsid w:val="00D910F2"/>
    <w:rsid w:val="00D91ADD"/>
    <w:rsid w:val="00D95335"/>
    <w:rsid w:val="00D957CC"/>
    <w:rsid w:val="00D96F7E"/>
    <w:rsid w:val="00DA00D8"/>
    <w:rsid w:val="00DA11C3"/>
    <w:rsid w:val="00DA1624"/>
    <w:rsid w:val="00DA313E"/>
    <w:rsid w:val="00DA33FF"/>
    <w:rsid w:val="00DA4D19"/>
    <w:rsid w:val="00DA4F5A"/>
    <w:rsid w:val="00DA6B06"/>
    <w:rsid w:val="00DA776B"/>
    <w:rsid w:val="00DB1F3A"/>
    <w:rsid w:val="00DB2E3B"/>
    <w:rsid w:val="00DB4D96"/>
    <w:rsid w:val="00DB5B89"/>
    <w:rsid w:val="00DB67A1"/>
    <w:rsid w:val="00DB7AE9"/>
    <w:rsid w:val="00DC0D9F"/>
    <w:rsid w:val="00DC21A5"/>
    <w:rsid w:val="00DC33DF"/>
    <w:rsid w:val="00DC45DB"/>
    <w:rsid w:val="00DC5668"/>
    <w:rsid w:val="00DC5BBA"/>
    <w:rsid w:val="00DD035B"/>
    <w:rsid w:val="00DD2052"/>
    <w:rsid w:val="00DD2868"/>
    <w:rsid w:val="00DD2A2D"/>
    <w:rsid w:val="00DD2AAA"/>
    <w:rsid w:val="00DD3193"/>
    <w:rsid w:val="00DD3FC0"/>
    <w:rsid w:val="00DD6018"/>
    <w:rsid w:val="00DD637E"/>
    <w:rsid w:val="00DD75A2"/>
    <w:rsid w:val="00DD7D9A"/>
    <w:rsid w:val="00DE09F3"/>
    <w:rsid w:val="00DE14A2"/>
    <w:rsid w:val="00DE22A0"/>
    <w:rsid w:val="00DE2BF5"/>
    <w:rsid w:val="00DE3725"/>
    <w:rsid w:val="00DE3A3E"/>
    <w:rsid w:val="00DE4A53"/>
    <w:rsid w:val="00DE4D4D"/>
    <w:rsid w:val="00DE4EF9"/>
    <w:rsid w:val="00DE5FCD"/>
    <w:rsid w:val="00DE7A13"/>
    <w:rsid w:val="00DE7A41"/>
    <w:rsid w:val="00DE7FA5"/>
    <w:rsid w:val="00DF0574"/>
    <w:rsid w:val="00DF0B04"/>
    <w:rsid w:val="00DF1A4E"/>
    <w:rsid w:val="00DF1EC3"/>
    <w:rsid w:val="00DF2B6E"/>
    <w:rsid w:val="00DF3154"/>
    <w:rsid w:val="00DF3CB8"/>
    <w:rsid w:val="00DF3D0B"/>
    <w:rsid w:val="00DF4109"/>
    <w:rsid w:val="00DF502F"/>
    <w:rsid w:val="00DF5835"/>
    <w:rsid w:val="00DF6183"/>
    <w:rsid w:val="00DF6361"/>
    <w:rsid w:val="00DF6490"/>
    <w:rsid w:val="00DF7254"/>
    <w:rsid w:val="00E00427"/>
    <w:rsid w:val="00E00520"/>
    <w:rsid w:val="00E00AFF"/>
    <w:rsid w:val="00E018C0"/>
    <w:rsid w:val="00E01938"/>
    <w:rsid w:val="00E01BB4"/>
    <w:rsid w:val="00E079B9"/>
    <w:rsid w:val="00E1076B"/>
    <w:rsid w:val="00E10968"/>
    <w:rsid w:val="00E11EF1"/>
    <w:rsid w:val="00E1348B"/>
    <w:rsid w:val="00E13D8C"/>
    <w:rsid w:val="00E145A9"/>
    <w:rsid w:val="00E14743"/>
    <w:rsid w:val="00E15147"/>
    <w:rsid w:val="00E15911"/>
    <w:rsid w:val="00E16CE7"/>
    <w:rsid w:val="00E16F00"/>
    <w:rsid w:val="00E17253"/>
    <w:rsid w:val="00E1740B"/>
    <w:rsid w:val="00E17D61"/>
    <w:rsid w:val="00E17F95"/>
    <w:rsid w:val="00E20E16"/>
    <w:rsid w:val="00E21F22"/>
    <w:rsid w:val="00E22270"/>
    <w:rsid w:val="00E23A0E"/>
    <w:rsid w:val="00E246F2"/>
    <w:rsid w:val="00E2476E"/>
    <w:rsid w:val="00E25B80"/>
    <w:rsid w:val="00E26B11"/>
    <w:rsid w:val="00E26CC3"/>
    <w:rsid w:val="00E272AA"/>
    <w:rsid w:val="00E30CE6"/>
    <w:rsid w:val="00E331BD"/>
    <w:rsid w:val="00E3418D"/>
    <w:rsid w:val="00E34898"/>
    <w:rsid w:val="00E35AD5"/>
    <w:rsid w:val="00E403E1"/>
    <w:rsid w:val="00E40621"/>
    <w:rsid w:val="00E422B7"/>
    <w:rsid w:val="00E439CA"/>
    <w:rsid w:val="00E4433D"/>
    <w:rsid w:val="00E4523F"/>
    <w:rsid w:val="00E45959"/>
    <w:rsid w:val="00E45EFD"/>
    <w:rsid w:val="00E46ED0"/>
    <w:rsid w:val="00E47075"/>
    <w:rsid w:val="00E4730A"/>
    <w:rsid w:val="00E5056C"/>
    <w:rsid w:val="00E51845"/>
    <w:rsid w:val="00E52D1A"/>
    <w:rsid w:val="00E53C8A"/>
    <w:rsid w:val="00E53DF9"/>
    <w:rsid w:val="00E53ED8"/>
    <w:rsid w:val="00E53F11"/>
    <w:rsid w:val="00E5413B"/>
    <w:rsid w:val="00E541E9"/>
    <w:rsid w:val="00E54D6A"/>
    <w:rsid w:val="00E55609"/>
    <w:rsid w:val="00E55EB4"/>
    <w:rsid w:val="00E561C2"/>
    <w:rsid w:val="00E56976"/>
    <w:rsid w:val="00E604A3"/>
    <w:rsid w:val="00E60611"/>
    <w:rsid w:val="00E60E5F"/>
    <w:rsid w:val="00E612A7"/>
    <w:rsid w:val="00E61420"/>
    <w:rsid w:val="00E62C3E"/>
    <w:rsid w:val="00E62DBD"/>
    <w:rsid w:val="00E6478F"/>
    <w:rsid w:val="00E6511B"/>
    <w:rsid w:val="00E7183F"/>
    <w:rsid w:val="00E72808"/>
    <w:rsid w:val="00E72A64"/>
    <w:rsid w:val="00E739E8"/>
    <w:rsid w:val="00E74319"/>
    <w:rsid w:val="00E74C10"/>
    <w:rsid w:val="00E759DC"/>
    <w:rsid w:val="00E75A90"/>
    <w:rsid w:val="00E75B98"/>
    <w:rsid w:val="00E75BB7"/>
    <w:rsid w:val="00E766D4"/>
    <w:rsid w:val="00E76934"/>
    <w:rsid w:val="00E76E1C"/>
    <w:rsid w:val="00E7778D"/>
    <w:rsid w:val="00E778B8"/>
    <w:rsid w:val="00E81645"/>
    <w:rsid w:val="00E81A52"/>
    <w:rsid w:val="00E82AD0"/>
    <w:rsid w:val="00E82C2A"/>
    <w:rsid w:val="00E8321F"/>
    <w:rsid w:val="00E83243"/>
    <w:rsid w:val="00E85671"/>
    <w:rsid w:val="00E85C5B"/>
    <w:rsid w:val="00E872E1"/>
    <w:rsid w:val="00E879FA"/>
    <w:rsid w:val="00E924BD"/>
    <w:rsid w:val="00E92D2A"/>
    <w:rsid w:val="00E93330"/>
    <w:rsid w:val="00E93749"/>
    <w:rsid w:val="00E944E9"/>
    <w:rsid w:val="00E95C4F"/>
    <w:rsid w:val="00E960C8"/>
    <w:rsid w:val="00E97E1A"/>
    <w:rsid w:val="00EA0B2B"/>
    <w:rsid w:val="00EA185D"/>
    <w:rsid w:val="00EA235D"/>
    <w:rsid w:val="00EA2453"/>
    <w:rsid w:val="00EA2658"/>
    <w:rsid w:val="00EA27FC"/>
    <w:rsid w:val="00EA56D5"/>
    <w:rsid w:val="00EA66EE"/>
    <w:rsid w:val="00EA700C"/>
    <w:rsid w:val="00EA759E"/>
    <w:rsid w:val="00EA797C"/>
    <w:rsid w:val="00EB0CA0"/>
    <w:rsid w:val="00EB0F47"/>
    <w:rsid w:val="00EB1A1B"/>
    <w:rsid w:val="00EB2312"/>
    <w:rsid w:val="00EB4BFC"/>
    <w:rsid w:val="00EB54FF"/>
    <w:rsid w:val="00EB6645"/>
    <w:rsid w:val="00EB6ABE"/>
    <w:rsid w:val="00EB6FA0"/>
    <w:rsid w:val="00EB7533"/>
    <w:rsid w:val="00EC0A58"/>
    <w:rsid w:val="00EC2129"/>
    <w:rsid w:val="00EC2380"/>
    <w:rsid w:val="00EC23C3"/>
    <w:rsid w:val="00EC3AC6"/>
    <w:rsid w:val="00EC3E71"/>
    <w:rsid w:val="00EC4111"/>
    <w:rsid w:val="00EC56E2"/>
    <w:rsid w:val="00EC6100"/>
    <w:rsid w:val="00EC626F"/>
    <w:rsid w:val="00EC797C"/>
    <w:rsid w:val="00ED39CD"/>
    <w:rsid w:val="00ED5C69"/>
    <w:rsid w:val="00ED5E99"/>
    <w:rsid w:val="00ED71A0"/>
    <w:rsid w:val="00EE032E"/>
    <w:rsid w:val="00EE0571"/>
    <w:rsid w:val="00EE1410"/>
    <w:rsid w:val="00EE1658"/>
    <w:rsid w:val="00EE1CD8"/>
    <w:rsid w:val="00EE35AD"/>
    <w:rsid w:val="00EE4C35"/>
    <w:rsid w:val="00EE5183"/>
    <w:rsid w:val="00EE6174"/>
    <w:rsid w:val="00EE6576"/>
    <w:rsid w:val="00EF0F4C"/>
    <w:rsid w:val="00EF1190"/>
    <w:rsid w:val="00EF205C"/>
    <w:rsid w:val="00EF273C"/>
    <w:rsid w:val="00EF2C03"/>
    <w:rsid w:val="00EF5067"/>
    <w:rsid w:val="00EF5768"/>
    <w:rsid w:val="00EF603E"/>
    <w:rsid w:val="00F005AB"/>
    <w:rsid w:val="00F00F63"/>
    <w:rsid w:val="00F01AAE"/>
    <w:rsid w:val="00F01FBD"/>
    <w:rsid w:val="00F02063"/>
    <w:rsid w:val="00F02B58"/>
    <w:rsid w:val="00F03E1B"/>
    <w:rsid w:val="00F03F82"/>
    <w:rsid w:val="00F06937"/>
    <w:rsid w:val="00F1111D"/>
    <w:rsid w:val="00F11225"/>
    <w:rsid w:val="00F1137F"/>
    <w:rsid w:val="00F126A0"/>
    <w:rsid w:val="00F1331A"/>
    <w:rsid w:val="00F14FA5"/>
    <w:rsid w:val="00F15C09"/>
    <w:rsid w:val="00F16EC7"/>
    <w:rsid w:val="00F202C8"/>
    <w:rsid w:val="00F20AE7"/>
    <w:rsid w:val="00F2124A"/>
    <w:rsid w:val="00F216DC"/>
    <w:rsid w:val="00F22EBA"/>
    <w:rsid w:val="00F24A20"/>
    <w:rsid w:val="00F256F6"/>
    <w:rsid w:val="00F25A13"/>
    <w:rsid w:val="00F26B2B"/>
    <w:rsid w:val="00F27967"/>
    <w:rsid w:val="00F3009F"/>
    <w:rsid w:val="00F3176E"/>
    <w:rsid w:val="00F31918"/>
    <w:rsid w:val="00F31A97"/>
    <w:rsid w:val="00F32339"/>
    <w:rsid w:val="00F32881"/>
    <w:rsid w:val="00F3305A"/>
    <w:rsid w:val="00F33490"/>
    <w:rsid w:val="00F34186"/>
    <w:rsid w:val="00F3510A"/>
    <w:rsid w:val="00F35B7A"/>
    <w:rsid w:val="00F35E3E"/>
    <w:rsid w:val="00F3760A"/>
    <w:rsid w:val="00F3780B"/>
    <w:rsid w:val="00F37A70"/>
    <w:rsid w:val="00F37C81"/>
    <w:rsid w:val="00F404A1"/>
    <w:rsid w:val="00F40806"/>
    <w:rsid w:val="00F41086"/>
    <w:rsid w:val="00F4307D"/>
    <w:rsid w:val="00F430E0"/>
    <w:rsid w:val="00F444A4"/>
    <w:rsid w:val="00F44FE0"/>
    <w:rsid w:val="00F44FFF"/>
    <w:rsid w:val="00F45E29"/>
    <w:rsid w:val="00F46B89"/>
    <w:rsid w:val="00F4704F"/>
    <w:rsid w:val="00F47FEB"/>
    <w:rsid w:val="00F500F2"/>
    <w:rsid w:val="00F50248"/>
    <w:rsid w:val="00F503D4"/>
    <w:rsid w:val="00F50C63"/>
    <w:rsid w:val="00F519BA"/>
    <w:rsid w:val="00F52290"/>
    <w:rsid w:val="00F5285C"/>
    <w:rsid w:val="00F5513F"/>
    <w:rsid w:val="00F5575B"/>
    <w:rsid w:val="00F55E58"/>
    <w:rsid w:val="00F56A97"/>
    <w:rsid w:val="00F56D9D"/>
    <w:rsid w:val="00F57142"/>
    <w:rsid w:val="00F57B35"/>
    <w:rsid w:val="00F61144"/>
    <w:rsid w:val="00F61513"/>
    <w:rsid w:val="00F645C0"/>
    <w:rsid w:val="00F65104"/>
    <w:rsid w:val="00F65EC2"/>
    <w:rsid w:val="00F66D89"/>
    <w:rsid w:val="00F6717C"/>
    <w:rsid w:val="00F67365"/>
    <w:rsid w:val="00F67A52"/>
    <w:rsid w:val="00F70556"/>
    <w:rsid w:val="00F70CA1"/>
    <w:rsid w:val="00F72FDE"/>
    <w:rsid w:val="00F74ACA"/>
    <w:rsid w:val="00F74B1E"/>
    <w:rsid w:val="00F7509C"/>
    <w:rsid w:val="00F75730"/>
    <w:rsid w:val="00F778DE"/>
    <w:rsid w:val="00F77D6E"/>
    <w:rsid w:val="00F801CC"/>
    <w:rsid w:val="00F8187F"/>
    <w:rsid w:val="00F83689"/>
    <w:rsid w:val="00F836C3"/>
    <w:rsid w:val="00F83846"/>
    <w:rsid w:val="00F844A8"/>
    <w:rsid w:val="00F84967"/>
    <w:rsid w:val="00F8587A"/>
    <w:rsid w:val="00F86248"/>
    <w:rsid w:val="00F907F2"/>
    <w:rsid w:val="00F90E94"/>
    <w:rsid w:val="00F91460"/>
    <w:rsid w:val="00F925E9"/>
    <w:rsid w:val="00F9464B"/>
    <w:rsid w:val="00F9542B"/>
    <w:rsid w:val="00F966BF"/>
    <w:rsid w:val="00F97860"/>
    <w:rsid w:val="00FA0015"/>
    <w:rsid w:val="00FA05E3"/>
    <w:rsid w:val="00FA08D9"/>
    <w:rsid w:val="00FA0A6B"/>
    <w:rsid w:val="00FA1840"/>
    <w:rsid w:val="00FA18F4"/>
    <w:rsid w:val="00FA396B"/>
    <w:rsid w:val="00FA397B"/>
    <w:rsid w:val="00FA3C73"/>
    <w:rsid w:val="00FA3DD9"/>
    <w:rsid w:val="00FA5063"/>
    <w:rsid w:val="00FA6451"/>
    <w:rsid w:val="00FA6A8A"/>
    <w:rsid w:val="00FA6FB2"/>
    <w:rsid w:val="00FA729A"/>
    <w:rsid w:val="00FA72B5"/>
    <w:rsid w:val="00FA76B1"/>
    <w:rsid w:val="00FA7834"/>
    <w:rsid w:val="00FB00A3"/>
    <w:rsid w:val="00FB0E03"/>
    <w:rsid w:val="00FB130B"/>
    <w:rsid w:val="00FB18E4"/>
    <w:rsid w:val="00FB42A4"/>
    <w:rsid w:val="00FB5041"/>
    <w:rsid w:val="00FB5D8F"/>
    <w:rsid w:val="00FB78FC"/>
    <w:rsid w:val="00FB7A37"/>
    <w:rsid w:val="00FB7D64"/>
    <w:rsid w:val="00FC018F"/>
    <w:rsid w:val="00FC035F"/>
    <w:rsid w:val="00FC0CE5"/>
    <w:rsid w:val="00FC162B"/>
    <w:rsid w:val="00FC184E"/>
    <w:rsid w:val="00FC195C"/>
    <w:rsid w:val="00FC26D2"/>
    <w:rsid w:val="00FC4AED"/>
    <w:rsid w:val="00FC4B95"/>
    <w:rsid w:val="00FC527F"/>
    <w:rsid w:val="00FC5E88"/>
    <w:rsid w:val="00FC7797"/>
    <w:rsid w:val="00FC79D1"/>
    <w:rsid w:val="00FD1CFB"/>
    <w:rsid w:val="00FD204E"/>
    <w:rsid w:val="00FD3092"/>
    <w:rsid w:val="00FD34EF"/>
    <w:rsid w:val="00FD4E16"/>
    <w:rsid w:val="00FD54E7"/>
    <w:rsid w:val="00FD5582"/>
    <w:rsid w:val="00FD5946"/>
    <w:rsid w:val="00FD5F53"/>
    <w:rsid w:val="00FD645B"/>
    <w:rsid w:val="00FD7B8E"/>
    <w:rsid w:val="00FD7C3C"/>
    <w:rsid w:val="00FE0032"/>
    <w:rsid w:val="00FE08E7"/>
    <w:rsid w:val="00FE1944"/>
    <w:rsid w:val="00FE1BCA"/>
    <w:rsid w:val="00FE29AC"/>
    <w:rsid w:val="00FE29B3"/>
    <w:rsid w:val="00FE3577"/>
    <w:rsid w:val="00FE54C6"/>
    <w:rsid w:val="00FE5EB1"/>
    <w:rsid w:val="00FE67EA"/>
    <w:rsid w:val="00FE6A49"/>
    <w:rsid w:val="00FE6F6B"/>
    <w:rsid w:val="00FE7796"/>
    <w:rsid w:val="00FF3435"/>
    <w:rsid w:val="00FF4883"/>
    <w:rsid w:val="00FF56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57C8A2D"/>
  <w15:docId w15:val="{0B74AF83-8093-42B6-AD15-D6092FF7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43"/>
    <w:pPr>
      <w:spacing w:after="0" w:line="240" w:lineRule="auto"/>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F14F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076BA"/>
    <w:pPr>
      <w:keepNext/>
      <w:keepLines/>
      <w:spacing w:before="200"/>
      <w:outlineLvl w:val="1"/>
    </w:pPr>
    <w:rPr>
      <w:rFonts w:asciiTheme="majorHAnsi" w:eastAsiaTheme="majorEastAsia" w:hAnsiTheme="majorHAnsi" w:cstheme="majorBidi"/>
      <w:b/>
      <w:bCs/>
      <w:color w:val="4F81BD" w:themeColor="accent1"/>
    </w:rPr>
  </w:style>
  <w:style w:type="paragraph" w:styleId="Heading3">
    <w:name w:val="heading 3"/>
    <w:basedOn w:val="Normal"/>
    <w:next w:val="Normal"/>
    <w:link w:val="Heading3Char"/>
    <w:uiPriority w:val="9"/>
    <w:unhideWhenUsed/>
    <w:qFormat/>
    <w:rsid w:val="004076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FA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076B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76B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71743"/>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B71743"/>
    <w:rPr>
      <w:rFonts w:ascii="Tahoma" w:hAnsi="Tahoma" w:cs="Tahoma"/>
      <w:sz w:val="16"/>
      <w:szCs w:val="16"/>
    </w:rPr>
  </w:style>
  <w:style w:type="character" w:customStyle="1" w:styleId="BalloonTextChar">
    <w:name w:val="Balloon Text Char"/>
    <w:basedOn w:val="DefaultParagraphFont"/>
    <w:link w:val="BalloonText"/>
    <w:uiPriority w:val="99"/>
    <w:semiHidden/>
    <w:rsid w:val="00B71743"/>
    <w:rPr>
      <w:rFonts w:ascii="Tahoma" w:eastAsia="Times New Roman" w:hAnsi="Tahoma" w:cs="Tahoma"/>
      <w:sz w:val="16"/>
      <w:szCs w:val="16"/>
    </w:rPr>
  </w:style>
  <w:style w:type="paragraph" w:customStyle="1" w:styleId="NormalPoint">
    <w:name w:val="Normal Point"/>
    <w:basedOn w:val="Normal"/>
    <w:qFormat/>
    <w:rsid w:val="004076BA"/>
    <w:pPr>
      <w:numPr>
        <w:numId w:val="2"/>
      </w:numPr>
      <w:spacing w:after="200" w:line="360" w:lineRule="auto"/>
      <w:jc w:val="both"/>
    </w:pPr>
    <w:rPr>
      <w:rFonts w:eastAsiaTheme="minorHAnsi"/>
      <w:szCs w:val="24"/>
    </w:rPr>
  </w:style>
  <w:style w:type="table" w:styleId="LightList-Accent5">
    <w:name w:val="Light List Accent 5"/>
    <w:basedOn w:val="TableNormal"/>
    <w:uiPriority w:val="61"/>
    <w:rsid w:val="004076BA"/>
    <w:pPr>
      <w:spacing w:after="0" w:line="240" w:lineRule="auto"/>
    </w:pPr>
    <w:rPr>
      <w:rFonts w:ascii="Times New Roman" w:hAnsi="Times New Roman" w:cs="Times New Roman"/>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REF">
    <w:name w:val="REF"/>
    <w:basedOn w:val="Normal"/>
    <w:qFormat/>
    <w:rsid w:val="004076BA"/>
    <w:pPr>
      <w:numPr>
        <w:numId w:val="3"/>
      </w:numPr>
      <w:spacing w:after="200" w:line="360" w:lineRule="auto"/>
      <w:ind w:left="357" w:hanging="357"/>
    </w:pPr>
    <w:rPr>
      <w:rFonts w:eastAsiaTheme="minorHAnsi"/>
      <w:szCs w:val="24"/>
    </w:rPr>
  </w:style>
  <w:style w:type="paragraph" w:customStyle="1" w:styleId="Style1">
    <w:name w:val="Style1"/>
    <w:basedOn w:val="ListParagraph"/>
    <w:qFormat/>
    <w:rsid w:val="004076BA"/>
    <w:pPr>
      <w:numPr>
        <w:numId w:val="4"/>
      </w:numPr>
      <w:spacing w:line="360" w:lineRule="auto"/>
      <w:jc w:val="both"/>
    </w:pPr>
    <w:rPr>
      <w:rFonts w:ascii="Times New Roman" w:eastAsia="Times New Roman" w:hAnsi="Times New Roman" w:cs="Times New Roman"/>
      <w:sz w:val="26"/>
      <w:szCs w:val="24"/>
    </w:rPr>
  </w:style>
  <w:style w:type="paragraph" w:styleId="Header">
    <w:name w:val="header"/>
    <w:basedOn w:val="Normal"/>
    <w:link w:val="HeaderChar"/>
    <w:uiPriority w:val="99"/>
    <w:unhideWhenUsed/>
    <w:rsid w:val="008A36B2"/>
    <w:pPr>
      <w:tabs>
        <w:tab w:val="center" w:pos="4680"/>
        <w:tab w:val="right" w:pos="9360"/>
      </w:tabs>
    </w:pPr>
  </w:style>
  <w:style w:type="character" w:customStyle="1" w:styleId="HeaderChar">
    <w:name w:val="Header Char"/>
    <w:basedOn w:val="DefaultParagraphFont"/>
    <w:link w:val="Header"/>
    <w:uiPriority w:val="99"/>
    <w:rsid w:val="008A36B2"/>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8A36B2"/>
    <w:pPr>
      <w:tabs>
        <w:tab w:val="center" w:pos="4680"/>
        <w:tab w:val="right" w:pos="9360"/>
      </w:tabs>
    </w:pPr>
  </w:style>
  <w:style w:type="character" w:customStyle="1" w:styleId="FooterChar">
    <w:name w:val="Footer Char"/>
    <w:basedOn w:val="DefaultParagraphFont"/>
    <w:link w:val="Footer"/>
    <w:uiPriority w:val="99"/>
    <w:rsid w:val="008A36B2"/>
    <w:rPr>
      <w:rFonts w:ascii="Times New Roman" w:eastAsia="Times New Roman" w:hAnsi="Times New Roman" w:cs="Times New Roman"/>
      <w:sz w:val="26"/>
      <w:szCs w:val="26"/>
    </w:rPr>
  </w:style>
  <w:style w:type="table" w:styleId="TableGrid">
    <w:name w:val="Table Grid"/>
    <w:basedOn w:val="TableNormal"/>
    <w:uiPriority w:val="59"/>
    <w:rsid w:val="00CA5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D6E1A"/>
    <w:pPr>
      <w:spacing w:line="276" w:lineRule="auto"/>
      <w:outlineLvl w:val="9"/>
    </w:pPr>
    <w:rPr>
      <w:lang w:eastAsia="ja-JP"/>
    </w:rPr>
  </w:style>
  <w:style w:type="paragraph" w:styleId="TOC1">
    <w:name w:val="toc 1"/>
    <w:basedOn w:val="Normal"/>
    <w:next w:val="Normal"/>
    <w:autoRedefine/>
    <w:uiPriority w:val="39"/>
    <w:unhideWhenUsed/>
    <w:qFormat/>
    <w:rsid w:val="00E561C2"/>
    <w:pPr>
      <w:tabs>
        <w:tab w:val="right" w:leader="dot" w:pos="8780"/>
      </w:tabs>
      <w:spacing w:after="100"/>
    </w:pPr>
    <w:rPr>
      <w:b/>
      <w:noProof/>
    </w:rPr>
  </w:style>
  <w:style w:type="paragraph" w:styleId="TOC2">
    <w:name w:val="toc 2"/>
    <w:basedOn w:val="Normal"/>
    <w:next w:val="Normal"/>
    <w:autoRedefine/>
    <w:uiPriority w:val="39"/>
    <w:unhideWhenUsed/>
    <w:qFormat/>
    <w:rsid w:val="008D6E1A"/>
    <w:pPr>
      <w:spacing w:after="100"/>
      <w:ind w:left="260"/>
    </w:pPr>
  </w:style>
  <w:style w:type="paragraph" w:styleId="TOC3">
    <w:name w:val="toc 3"/>
    <w:basedOn w:val="Normal"/>
    <w:next w:val="Normal"/>
    <w:autoRedefine/>
    <w:uiPriority w:val="39"/>
    <w:unhideWhenUsed/>
    <w:qFormat/>
    <w:rsid w:val="008D6E1A"/>
    <w:pPr>
      <w:spacing w:after="100"/>
      <w:ind w:left="520"/>
    </w:pPr>
  </w:style>
  <w:style w:type="character" w:styleId="Hyperlink">
    <w:name w:val="Hyperlink"/>
    <w:basedOn w:val="DefaultParagraphFont"/>
    <w:uiPriority w:val="99"/>
    <w:unhideWhenUsed/>
    <w:rsid w:val="008D6E1A"/>
    <w:rPr>
      <w:color w:val="0000FF" w:themeColor="hyperlink"/>
      <w:u w:val="single"/>
    </w:rPr>
  </w:style>
  <w:style w:type="table" w:styleId="LightGrid-Accent5">
    <w:name w:val="Light Grid Accent 5"/>
    <w:basedOn w:val="TableNormal"/>
    <w:uiPriority w:val="62"/>
    <w:rsid w:val="00870F5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1C1AE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3E5A1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3E5A13"/>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HeadingNhanXet">
    <w:name w:val="Heading NhanXet"/>
    <w:basedOn w:val="Normal"/>
    <w:link w:val="HeadingNhanXetChar"/>
    <w:qFormat/>
    <w:rsid w:val="009137FE"/>
    <w:pPr>
      <w:keepNext/>
      <w:keepLines/>
      <w:spacing w:line="360" w:lineRule="auto"/>
      <w:ind w:left="90"/>
      <w:jc w:val="center"/>
      <w:outlineLvl w:val="0"/>
    </w:pPr>
    <w:rPr>
      <w:b/>
      <w:bCs/>
      <w:sz w:val="28"/>
      <w:szCs w:val="28"/>
    </w:rPr>
  </w:style>
  <w:style w:type="character" w:customStyle="1" w:styleId="HeadingNhanXetChar">
    <w:name w:val="Heading NhanXet Char"/>
    <w:basedOn w:val="DefaultParagraphFont"/>
    <w:link w:val="HeadingNhanXet"/>
    <w:rsid w:val="009137FE"/>
    <w:rPr>
      <w:rFonts w:ascii="Times New Roman" w:eastAsia="Times New Roman" w:hAnsi="Times New Roman" w:cs="Times New Roman"/>
      <w:b/>
      <w:bCs/>
      <w:sz w:val="28"/>
      <w:szCs w:val="28"/>
    </w:rPr>
  </w:style>
  <w:style w:type="character" w:customStyle="1" w:styleId="apple-converted-space">
    <w:name w:val="apple-converted-space"/>
    <w:basedOn w:val="DefaultParagraphFont"/>
    <w:rsid w:val="009137FE"/>
  </w:style>
  <w:style w:type="paragraph" w:styleId="NormalWeb">
    <w:name w:val="Normal (Web)"/>
    <w:basedOn w:val="Normal"/>
    <w:uiPriority w:val="99"/>
    <w:unhideWhenUsed/>
    <w:rsid w:val="009137FE"/>
    <w:pPr>
      <w:spacing w:before="100" w:beforeAutospacing="1" w:after="100" w:afterAutospacing="1" w:line="360" w:lineRule="auto"/>
      <w:jc w:val="both"/>
    </w:pPr>
    <w:rPr>
      <w:sz w:val="24"/>
      <w:szCs w:val="24"/>
    </w:rPr>
  </w:style>
  <w:style w:type="table" w:styleId="LightGrid-Accent6">
    <w:name w:val="Light Grid Accent 6"/>
    <w:basedOn w:val="TableNormal"/>
    <w:uiPriority w:val="62"/>
    <w:rsid w:val="004850B2"/>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1100000">
    <w:name w:val="1.1.00000"/>
    <w:basedOn w:val="Normal"/>
    <w:rsid w:val="00D43D36"/>
    <w:pPr>
      <w:keepNext/>
      <w:numPr>
        <w:ilvl w:val="1"/>
        <w:numId w:val="5"/>
      </w:numPr>
      <w:spacing w:before="240" w:after="240" w:line="360" w:lineRule="auto"/>
      <w:jc w:val="both"/>
      <w:outlineLvl w:val="1"/>
    </w:pPr>
    <w:rPr>
      <w:b/>
      <w:bCs/>
      <w:kern w:val="32"/>
    </w:rPr>
  </w:style>
  <w:style w:type="paragraph" w:customStyle="1" w:styleId="131">
    <w:name w:val="1.3.1."/>
    <w:basedOn w:val="1100000"/>
    <w:next w:val="111"/>
    <w:qFormat/>
    <w:rsid w:val="00D43D36"/>
    <w:pPr>
      <w:numPr>
        <w:ilvl w:val="2"/>
      </w:numPr>
      <w:outlineLvl w:val="2"/>
    </w:pPr>
  </w:style>
  <w:style w:type="paragraph" w:customStyle="1" w:styleId="111">
    <w:name w:val="1.1.1."/>
    <w:basedOn w:val="131"/>
    <w:link w:val="111Char"/>
    <w:qFormat/>
    <w:rsid w:val="00D43D36"/>
    <w:pPr>
      <w:spacing w:before="120" w:after="0"/>
      <w:ind w:left="709" w:hanging="709"/>
    </w:pPr>
  </w:style>
  <w:style w:type="character" w:customStyle="1" w:styleId="111Char">
    <w:name w:val="1.1.1. Char"/>
    <w:basedOn w:val="DefaultParagraphFont"/>
    <w:link w:val="111"/>
    <w:rsid w:val="00D43D36"/>
    <w:rPr>
      <w:rFonts w:ascii="Times New Roman" w:eastAsia="Times New Roman" w:hAnsi="Times New Roman" w:cs="Times New Roman"/>
      <w:b/>
      <w:bCs/>
      <w:kern w:val="32"/>
      <w:sz w:val="26"/>
      <w:szCs w:val="26"/>
    </w:rPr>
  </w:style>
  <w:style w:type="paragraph" w:customStyle="1" w:styleId="1111">
    <w:name w:val="1.1.1.1."/>
    <w:basedOn w:val="131"/>
    <w:link w:val="1111Char"/>
    <w:qFormat/>
    <w:rsid w:val="00D43D36"/>
    <w:pPr>
      <w:numPr>
        <w:ilvl w:val="0"/>
        <w:numId w:val="0"/>
      </w:numPr>
      <w:spacing w:before="120" w:after="0"/>
      <w:ind w:left="902" w:hanging="902"/>
      <w:outlineLvl w:val="9"/>
    </w:pPr>
  </w:style>
  <w:style w:type="character" w:customStyle="1" w:styleId="1111Char">
    <w:name w:val="1.1.1.1. Char"/>
    <w:basedOn w:val="DefaultParagraphFont"/>
    <w:link w:val="1111"/>
    <w:rsid w:val="00EB6FA0"/>
    <w:rPr>
      <w:rFonts w:ascii="Times New Roman" w:eastAsia="Times New Roman" w:hAnsi="Times New Roman" w:cs="Times New Roman"/>
      <w:b/>
      <w:bCs/>
      <w:kern w:val="32"/>
      <w:sz w:val="26"/>
      <w:szCs w:val="26"/>
    </w:rPr>
  </w:style>
  <w:style w:type="paragraph" w:customStyle="1" w:styleId="Mclcbng">
    <w:name w:val="Mục lục bảng"/>
    <w:basedOn w:val="Normal"/>
    <w:link w:val="MclcbngChar"/>
    <w:qFormat/>
    <w:rsid w:val="0082213C"/>
    <w:pPr>
      <w:spacing w:before="120" w:line="360" w:lineRule="auto"/>
      <w:jc w:val="center"/>
    </w:pPr>
    <w:rPr>
      <w:i/>
    </w:rPr>
  </w:style>
  <w:style w:type="character" w:customStyle="1" w:styleId="MclcbngChar">
    <w:name w:val="Mục lục bảng Char"/>
    <w:basedOn w:val="DefaultParagraphFont"/>
    <w:link w:val="Mclcbng"/>
    <w:rsid w:val="0082213C"/>
    <w:rPr>
      <w:rFonts w:ascii="Times New Roman" w:eastAsia="Times New Roman" w:hAnsi="Times New Roman" w:cs="Times New Roman"/>
      <w:i/>
      <w:sz w:val="26"/>
      <w:szCs w:val="26"/>
    </w:rPr>
  </w:style>
  <w:style w:type="paragraph" w:customStyle="1" w:styleId="styleparagrahpMODAU">
    <w:name w:val="style paragrahp MO DAU"/>
    <w:basedOn w:val="Normal"/>
    <w:link w:val="styleparagrahpMODAUChar"/>
    <w:qFormat/>
    <w:rsid w:val="005C6A57"/>
    <w:pPr>
      <w:tabs>
        <w:tab w:val="left" w:leader="dot" w:pos="8520"/>
      </w:tabs>
      <w:spacing w:before="120" w:line="360" w:lineRule="auto"/>
      <w:ind w:firstLine="720"/>
      <w:jc w:val="both"/>
    </w:pPr>
  </w:style>
  <w:style w:type="character" w:customStyle="1" w:styleId="styleparagrahpMODAUChar">
    <w:name w:val="style paragrahp MO DAU Char"/>
    <w:link w:val="styleparagrahpMODAU"/>
    <w:rsid w:val="005C6A57"/>
    <w:rPr>
      <w:rFonts w:ascii="Times New Roman" w:eastAsia="Times New Roman" w:hAnsi="Times New Roman" w:cs="Times New Roman"/>
      <w:sz w:val="26"/>
      <w:szCs w:val="26"/>
    </w:rPr>
  </w:style>
  <w:style w:type="paragraph" w:customStyle="1" w:styleId="chimca">
    <w:name w:val="chi mục a."/>
    <w:basedOn w:val="ListParagraph"/>
    <w:link w:val="chimcaChar"/>
    <w:qFormat/>
    <w:rsid w:val="005C6A57"/>
    <w:pPr>
      <w:numPr>
        <w:numId w:val="6"/>
      </w:numPr>
      <w:spacing w:after="0" w:line="360" w:lineRule="auto"/>
      <w:contextualSpacing w:val="0"/>
      <w:jc w:val="both"/>
    </w:pPr>
    <w:rPr>
      <w:rFonts w:ascii="Times New Roman" w:eastAsia="Times New Roman" w:hAnsi="Times New Roman" w:cs="Times New Roman"/>
      <w:b/>
      <w:kern w:val="32"/>
      <w:sz w:val="26"/>
      <w:szCs w:val="26"/>
    </w:rPr>
  </w:style>
  <w:style w:type="character" w:customStyle="1" w:styleId="chimcaChar">
    <w:name w:val="chi mục a. Char"/>
    <w:basedOn w:val="1111Char"/>
    <w:link w:val="chimca"/>
    <w:rsid w:val="005C6A57"/>
    <w:rPr>
      <w:rFonts w:ascii="Times New Roman" w:eastAsia="Times New Roman" w:hAnsi="Times New Roman" w:cs="Times New Roman"/>
      <w:b/>
      <w:bCs w:val="0"/>
      <w:kern w:val="32"/>
      <w:sz w:val="26"/>
      <w:szCs w:val="26"/>
    </w:rPr>
  </w:style>
  <w:style w:type="table" w:styleId="MediumShading1-Accent6">
    <w:name w:val="Medium Shading 1 Accent 6"/>
    <w:basedOn w:val="TableNormal"/>
    <w:uiPriority w:val="63"/>
    <w:rsid w:val="006775CF"/>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TableofFigures">
    <w:name w:val="table of figures"/>
    <w:basedOn w:val="Normal"/>
    <w:next w:val="Normal"/>
    <w:uiPriority w:val="99"/>
    <w:unhideWhenUsed/>
    <w:rsid w:val="00360A3F"/>
  </w:style>
  <w:style w:type="paragraph" w:customStyle="1" w:styleId="Mclchnh">
    <w:name w:val="Mục lục hình"/>
    <w:basedOn w:val="Normal"/>
    <w:link w:val="MclchnhChar"/>
    <w:qFormat/>
    <w:rsid w:val="00872DE3"/>
    <w:pPr>
      <w:spacing w:after="200" w:line="276" w:lineRule="auto"/>
      <w:jc w:val="center"/>
    </w:pPr>
    <w:rPr>
      <w:i/>
      <w:color w:val="000000" w:themeColor="text1"/>
      <w:szCs w:val="28"/>
    </w:rPr>
  </w:style>
  <w:style w:type="character" w:customStyle="1" w:styleId="MclchnhChar">
    <w:name w:val="Mục lục hình Char"/>
    <w:basedOn w:val="DefaultParagraphFont"/>
    <w:link w:val="Mclchnh"/>
    <w:rsid w:val="00872DE3"/>
    <w:rPr>
      <w:rFonts w:ascii="Times New Roman" w:eastAsia="Times New Roman" w:hAnsi="Times New Roman" w:cs="Times New Roman"/>
      <w:i/>
      <w:color w:val="000000" w:themeColor="text1"/>
      <w:sz w:val="26"/>
      <w:szCs w:val="28"/>
    </w:rPr>
  </w:style>
  <w:style w:type="paragraph" w:customStyle="1" w:styleId="PhlcA">
    <w:name w:val="Phụ lục A"/>
    <w:basedOn w:val="Mclchnh"/>
    <w:link w:val="PhlcAChar"/>
    <w:qFormat/>
    <w:rsid w:val="00FA396B"/>
    <w:pPr>
      <w:tabs>
        <w:tab w:val="center" w:pos="4702"/>
        <w:tab w:val="right" w:pos="9405"/>
      </w:tabs>
    </w:pPr>
  </w:style>
  <w:style w:type="paragraph" w:customStyle="1" w:styleId="PhlcB">
    <w:name w:val="Phụ lục B"/>
    <w:basedOn w:val="Normal"/>
    <w:link w:val="PhlcBChar"/>
    <w:qFormat/>
    <w:rsid w:val="009E34B1"/>
    <w:pPr>
      <w:tabs>
        <w:tab w:val="left" w:pos="5733"/>
      </w:tabs>
      <w:spacing w:line="360" w:lineRule="auto"/>
      <w:jc w:val="center"/>
    </w:pPr>
    <w:rPr>
      <w:i/>
      <w:color w:val="000000" w:themeColor="text1"/>
      <w:szCs w:val="28"/>
    </w:rPr>
  </w:style>
  <w:style w:type="character" w:customStyle="1" w:styleId="PhlcAChar">
    <w:name w:val="Phụ lục A Char"/>
    <w:basedOn w:val="MclchnhChar"/>
    <w:link w:val="PhlcA"/>
    <w:rsid w:val="00FA396B"/>
    <w:rPr>
      <w:rFonts w:ascii="Times New Roman" w:eastAsia="Times New Roman" w:hAnsi="Times New Roman" w:cs="Times New Roman"/>
      <w:i/>
      <w:color w:val="000000" w:themeColor="text1"/>
      <w:sz w:val="26"/>
      <w:szCs w:val="28"/>
    </w:rPr>
  </w:style>
  <w:style w:type="character" w:styleId="Emphasis">
    <w:name w:val="Emphasis"/>
    <w:basedOn w:val="DefaultParagraphFont"/>
    <w:uiPriority w:val="20"/>
    <w:qFormat/>
    <w:rsid w:val="009E34B1"/>
    <w:rPr>
      <w:i/>
      <w:iCs/>
    </w:rPr>
  </w:style>
  <w:style w:type="character" w:customStyle="1" w:styleId="PhlcBChar">
    <w:name w:val="Phụ lục B Char"/>
    <w:basedOn w:val="DefaultParagraphFont"/>
    <w:link w:val="PhlcB"/>
    <w:rsid w:val="009E34B1"/>
    <w:rPr>
      <w:rFonts w:ascii="Times New Roman" w:eastAsia="Times New Roman" w:hAnsi="Times New Roman" w:cs="Times New Roman"/>
      <w:i/>
      <w:color w:val="000000" w:themeColor="text1"/>
      <w:sz w:val="26"/>
      <w:szCs w:val="28"/>
    </w:rPr>
  </w:style>
  <w:style w:type="paragraph" w:customStyle="1" w:styleId="CHUONGI">
    <w:name w:val="CHUONG I"/>
    <w:basedOn w:val="Normal"/>
    <w:link w:val="CHUONGIChar"/>
    <w:qFormat/>
    <w:rsid w:val="00C44258"/>
    <w:pPr>
      <w:keepNext/>
      <w:spacing w:before="240" w:after="240" w:line="360" w:lineRule="auto"/>
      <w:outlineLvl w:val="0"/>
    </w:pPr>
    <w:rPr>
      <w:b/>
      <w:bCs/>
      <w:kern w:val="32"/>
    </w:rPr>
  </w:style>
  <w:style w:type="character" w:customStyle="1" w:styleId="CHUONGIChar">
    <w:name w:val="CHUONG I Char"/>
    <w:basedOn w:val="DefaultParagraphFont"/>
    <w:link w:val="CHUONGI"/>
    <w:rsid w:val="00C44258"/>
    <w:rPr>
      <w:rFonts w:ascii="Times New Roman" w:eastAsia="Times New Roman" w:hAnsi="Times New Roman" w:cs="Times New Roman"/>
      <w:b/>
      <w:bCs/>
      <w:kern w:val="32"/>
      <w:sz w:val="26"/>
      <w:szCs w:val="26"/>
    </w:rPr>
  </w:style>
  <w:style w:type="character" w:styleId="LineNumber">
    <w:name w:val="line number"/>
    <w:basedOn w:val="DefaultParagraphFont"/>
    <w:uiPriority w:val="99"/>
    <w:semiHidden/>
    <w:unhideWhenUsed/>
    <w:rsid w:val="00AD2D9B"/>
  </w:style>
  <w:style w:type="character" w:styleId="FollowedHyperlink">
    <w:name w:val="FollowedHyperlink"/>
    <w:basedOn w:val="DefaultParagraphFont"/>
    <w:uiPriority w:val="99"/>
    <w:semiHidden/>
    <w:unhideWhenUsed/>
    <w:rsid w:val="002A26A8"/>
    <w:rPr>
      <w:color w:val="800080" w:themeColor="followedHyperlink"/>
      <w:u w:val="single"/>
    </w:rPr>
  </w:style>
  <w:style w:type="paragraph" w:styleId="Title">
    <w:name w:val="Title"/>
    <w:basedOn w:val="Normal"/>
    <w:next w:val="Normal"/>
    <w:link w:val="TitleChar"/>
    <w:uiPriority w:val="10"/>
    <w:qFormat/>
    <w:rsid w:val="0094152D"/>
    <w:pPr>
      <w:spacing w:after="240"/>
      <w:contextualSpacing/>
      <w:jc w:val="center"/>
    </w:pPr>
    <w:rPr>
      <w:rFonts w:asciiTheme="majorHAnsi" w:eastAsiaTheme="majorEastAsia" w:hAnsiTheme="majorHAnsi" w:cstheme="majorBidi"/>
      <w:b/>
      <w:spacing w:val="5"/>
      <w:kern w:val="28"/>
      <w:sz w:val="28"/>
      <w:szCs w:val="52"/>
      <w:lang w:val="vi-VN"/>
    </w:rPr>
  </w:style>
  <w:style w:type="character" w:customStyle="1" w:styleId="TitleChar">
    <w:name w:val="Title Char"/>
    <w:basedOn w:val="DefaultParagraphFont"/>
    <w:link w:val="Title"/>
    <w:uiPriority w:val="10"/>
    <w:rsid w:val="0094152D"/>
    <w:rPr>
      <w:rFonts w:asciiTheme="majorHAnsi" w:eastAsiaTheme="majorEastAsia" w:hAnsiTheme="majorHAnsi" w:cstheme="majorBidi"/>
      <w:b/>
      <w:spacing w:val="5"/>
      <w:kern w:val="28"/>
      <w:sz w:val="28"/>
      <w:szCs w:val="5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497000">
      <w:bodyDiv w:val="1"/>
      <w:marLeft w:val="0"/>
      <w:marRight w:val="0"/>
      <w:marTop w:val="0"/>
      <w:marBottom w:val="0"/>
      <w:divBdr>
        <w:top w:val="none" w:sz="0" w:space="0" w:color="auto"/>
        <w:left w:val="none" w:sz="0" w:space="0" w:color="auto"/>
        <w:bottom w:val="none" w:sz="0" w:space="0" w:color="auto"/>
        <w:right w:val="none" w:sz="0" w:space="0" w:color="auto"/>
      </w:divBdr>
      <w:divsChild>
        <w:div w:id="816650296">
          <w:marLeft w:val="0"/>
          <w:marRight w:val="0"/>
          <w:marTop w:val="0"/>
          <w:marBottom w:val="0"/>
          <w:divBdr>
            <w:top w:val="none" w:sz="0" w:space="0" w:color="auto"/>
            <w:left w:val="none" w:sz="0" w:space="0" w:color="auto"/>
            <w:bottom w:val="none" w:sz="0" w:space="0" w:color="auto"/>
            <w:right w:val="none" w:sz="0" w:space="0" w:color="auto"/>
          </w:divBdr>
          <w:divsChild>
            <w:div w:id="20175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265033">
      <w:bodyDiv w:val="1"/>
      <w:marLeft w:val="0"/>
      <w:marRight w:val="0"/>
      <w:marTop w:val="0"/>
      <w:marBottom w:val="0"/>
      <w:divBdr>
        <w:top w:val="none" w:sz="0" w:space="0" w:color="auto"/>
        <w:left w:val="none" w:sz="0" w:space="0" w:color="auto"/>
        <w:bottom w:val="none" w:sz="0" w:space="0" w:color="auto"/>
        <w:right w:val="none" w:sz="0" w:space="0" w:color="auto"/>
      </w:divBdr>
      <w:divsChild>
        <w:div w:id="1294561470">
          <w:marLeft w:val="0"/>
          <w:marRight w:val="0"/>
          <w:marTop w:val="0"/>
          <w:marBottom w:val="0"/>
          <w:divBdr>
            <w:top w:val="none" w:sz="0" w:space="0" w:color="auto"/>
            <w:left w:val="none" w:sz="0" w:space="0" w:color="auto"/>
            <w:bottom w:val="none" w:sz="0" w:space="0" w:color="auto"/>
            <w:right w:val="none" w:sz="0" w:space="0" w:color="auto"/>
          </w:divBdr>
          <w:divsChild>
            <w:div w:id="20417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codeproject.com/KB/architecture/ModelViewPresenter.aspx"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msdn.microsoft.com/en-us/magazine/cc188690.aspx" TargetMode="Externa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8FD03-1541-49D1-987E-C6C77F7B1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24</Pages>
  <Words>2978</Words>
  <Characters>16981</Characters>
  <Application>Microsoft Office Word</Application>
  <DocSecurity>0</DocSecurity>
  <Lines>141</Lines>
  <Paragraphs>3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egioimedia</dc:creator>
  <cp:lastModifiedBy>Quỳnh Nguyễn</cp:lastModifiedBy>
  <cp:revision>617</cp:revision>
  <cp:lastPrinted>2014-03-10T01:38:00Z</cp:lastPrinted>
  <dcterms:created xsi:type="dcterms:W3CDTF">2014-03-10T01:47:00Z</dcterms:created>
  <dcterms:modified xsi:type="dcterms:W3CDTF">2021-03-27T21:37:00Z</dcterms:modified>
</cp:coreProperties>
</file>